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885646" w:rsidP="00550EFD">
      <w:pPr>
        <w:spacing w:after="0" w:line="480" w:lineRule="auto"/>
        <w:jc w:val="center"/>
        <w:rPr>
          <w:rFonts w:ascii="Times New Roman" w:hAnsi="Times New Roman" w:cs="Times New Roman"/>
          <w:sz w:val="24"/>
          <w:szCs w:val="24"/>
        </w:rPr>
      </w:pPr>
      <w:r w:rsidRPr="005D24E2">
        <w:rPr>
          <w:rFonts w:ascii="Times New Roman" w:hAnsi="Times New Roman" w:cs="Times New Roman"/>
          <w:b/>
          <w:sz w:val="24"/>
          <w:szCs w:val="24"/>
        </w:rPr>
        <w:t>Pathophysiology</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08177B" w:rsidRDefault="00885646" w:rsidP="00550EFD">
      <w:pPr>
        <w:spacing w:after="0" w:line="480" w:lineRule="auto"/>
        <w:jc w:val="center"/>
        <w:rPr>
          <w:rFonts w:ascii="Times New Roman" w:hAnsi="Times New Roman" w:cs="Times New Roman"/>
          <w:b/>
          <w:sz w:val="24"/>
          <w:szCs w:val="24"/>
        </w:rPr>
      </w:pPr>
      <w:r w:rsidRPr="005D24E2">
        <w:rPr>
          <w:rFonts w:ascii="Times New Roman" w:hAnsi="Times New Roman" w:cs="Times New Roman"/>
          <w:b/>
          <w:sz w:val="24"/>
          <w:szCs w:val="24"/>
        </w:rPr>
        <w:lastRenderedPageBreak/>
        <w:t>Pathophysiology</w:t>
      </w:r>
    </w:p>
    <w:p w:rsidR="00445F5D" w:rsidRPr="00445F5D" w:rsidRDefault="00445F5D" w:rsidP="00445F5D">
      <w:pPr>
        <w:pStyle w:val="ListParagraph"/>
        <w:numPr>
          <w:ilvl w:val="0"/>
          <w:numId w:val="2"/>
        </w:numPr>
        <w:spacing w:line="480" w:lineRule="auto"/>
        <w:rPr>
          <w:rFonts w:ascii="Times New Roman" w:hAnsi="Times New Roman" w:cs="Times New Roman"/>
          <w:sz w:val="24"/>
          <w:szCs w:val="24"/>
        </w:rPr>
      </w:pPr>
      <w:r w:rsidRPr="00445F5D">
        <w:rPr>
          <w:rFonts w:ascii="Times New Roman" w:hAnsi="Times New Roman" w:cs="Times New Roman"/>
          <w:sz w:val="24"/>
          <w:szCs w:val="24"/>
        </w:rPr>
        <w:t xml:space="preserve">Chronic venous insufficiency (CVI) is the disorder that happens when the venous valves or wall do not work efficiently in the leg veins. It creates difficulty for the blood to flow into the veins of the. CVI is impaired venous return that results in skin changes, discomfort, and edema. Deep vein thrombosis (DVT) is the preventable cause of mortality and morbidity. The symptoms of DVT include swelling and pain in legs and venous ulcer in some of the cases. The causes of the DVT include; hypercoagulability, stasis or low blood flow, and vessel wall damage. To diagnose CVI duplex ultra sound and measure of blood pressure in legs are taken while to diagnose DVT ultra sound along with physical and history assessment is used. About forty percent of Americans face issue of CVI </w:t>
      </w:r>
      <w:r w:rsidRPr="00445F5D">
        <w:rPr>
          <w:rFonts w:ascii="Times New Roman" w:hAnsi="Times New Roman" w:cs="Times New Roman"/>
          <w:sz w:val="24"/>
          <w:szCs w:val="24"/>
        </w:rPr>
        <w:fldChar w:fldCharType="begin"/>
      </w:r>
      <w:r w:rsidRPr="00445F5D">
        <w:rPr>
          <w:rFonts w:ascii="Times New Roman" w:hAnsi="Times New Roman" w:cs="Times New Roman"/>
          <w:sz w:val="24"/>
          <w:szCs w:val="24"/>
        </w:rPr>
        <w:instrText xml:space="preserve"> ADDIN ZOTERO_ITEM CSL_CITATION {"citationID":"mOu7MODm","properties":{"formattedCitation":"(Quist-Paulsen et al., 2010)","plainCitation":"(Quist-Paulsen et al., 2010)","noteIndex":0},"citationItems":[{"id":656,"uris":["http://zotero.org/users/local/mlRB1JqV/items/XTJQZLF2"],"uri":["http://zotero.org/users/local/mlRB1JqV/items/XTJQZLF2"],"itemData":{"id":656,"type":"article-journal","title":"Arterial cardiovascular risk factors and venous thrombosis: results from a population-based, prospective study (the HUNT 2)","container-title":"Haematologica","page":"119-125","volume":"95","issue":"1","source":"PubMed","abstract":"BACKGROUND: An explanation for the increased risk of myocardial infarction and stroke in patients with venous thrombosis is lacking. The objective of this study was to investigate whether risk factors for arterial cardiovascular disease also increase the risk of venous thrombosis.\nDESIGN AND METHODS: Cases who had a first venous thrombosis (n=515) and matched controls (n=1,505) were identified from a population-based, nested, case-cohort study (the HUNT 2 study) comprising 71% (n=66,140) of the adult residents of Nord-Trøndelag County in Norway.\nRESULTS: The age- and sex-adjusted odds ratio of venous thrombosis for subjects with concentrations of C-reactive protein in the highest quintile was 1.6 (95% confidence interval: 1.2-2.2) compared to subjects with C-reactive protein in the lowest quintile. This association was strongest in subjects who experienced venous thrombosis within a year after blood sampling with a three-fold increased risk of participants in the highest versus the lowest quintile. Having first degree relatives who had a myocardial infarction before the age of 60 years was positively associated with venous thrombosis compared to not having a positive family history [odds ratio 1.3 (95% confidence interval: 1.1-1.6)]. Subjects with blood pressure in the highest quintile had half the risk of developing venous thrombosis compared to subjects whose blood pressure was in the lowest quintile. There were no associations between the risk of venous thrombosis and total cholesterol, low density lipoprotein-cholesterol, high density lipoprotein-cholesterol, triglycerides, glucose or smoking. We confirmed the positive association between obesity and venous thrombosis.\nCONCLUSIONS: C-reactive protein and a family history of myocardial infarction were positively associated with subsequent venous thrombosis. Blood pressure was inversely correlated to venous thrombosis. These findings should be confirmed by further investigations.","DOI":"10.3324/haematol.2009.011866","ISSN":"1592-8721","note":"PMID: 19713225\nPMCID: PMC2805742","title-short":"Arterial cardiovascular risk factors and venous thrombosis","journalAbbreviation":"Haematologica","language":"eng","author":[{"family":"Quist-Paulsen","given":"Petter"},{"family":"Naess","given":"Inger Anne"},{"family":"Cannegieter","given":"Suzanne C."},{"family":"Romundstad","given":"Pål R."},{"family":"Christiansen","given":"Sverre C."},{"family":"Rosendaal","given":"Frits R."},{"family":"Hammerstrøm","given":"Jens"}],"issued":{"date-parts":[["2010",1]]}}}],"schema":"https://github.com/citation-style-language/schema/raw/master/csl-citation.json"} </w:instrText>
      </w:r>
      <w:r w:rsidRPr="00445F5D">
        <w:rPr>
          <w:rFonts w:ascii="Times New Roman" w:hAnsi="Times New Roman" w:cs="Times New Roman"/>
          <w:sz w:val="24"/>
          <w:szCs w:val="24"/>
        </w:rPr>
        <w:fldChar w:fldCharType="separate"/>
      </w:r>
      <w:r w:rsidRPr="00445F5D">
        <w:rPr>
          <w:rFonts w:ascii="Times New Roman" w:hAnsi="Times New Roman" w:cs="Times New Roman"/>
          <w:sz w:val="24"/>
        </w:rPr>
        <w:t>(Quist-Paulsen et al., 2010)</w:t>
      </w:r>
      <w:r w:rsidRPr="00445F5D">
        <w:rPr>
          <w:rFonts w:ascii="Times New Roman" w:hAnsi="Times New Roman" w:cs="Times New Roman"/>
          <w:sz w:val="24"/>
          <w:szCs w:val="24"/>
        </w:rPr>
        <w:fldChar w:fldCharType="end"/>
      </w:r>
      <w:r w:rsidRPr="00445F5D">
        <w:rPr>
          <w:rFonts w:ascii="Times New Roman" w:hAnsi="Times New Roman" w:cs="Times New Roman"/>
          <w:sz w:val="24"/>
          <w:szCs w:val="24"/>
        </w:rPr>
        <w:t>. On the other hand, one out of thousands American face DVT issue where number of cases remain undiagnosed. The treatment of the DVT include heparin, warfarin, and elevate legs whereas patient with CVI should take treatment according to their nature and severity of disease.</w:t>
      </w:r>
    </w:p>
    <w:p w:rsidR="00445F5D" w:rsidRDefault="00445F5D" w:rsidP="00445F5D">
      <w:pPr>
        <w:pStyle w:val="ListParagraph"/>
        <w:numPr>
          <w:ilvl w:val="0"/>
          <w:numId w:val="2"/>
        </w:numPr>
        <w:spacing w:line="480" w:lineRule="auto"/>
        <w:rPr>
          <w:rFonts w:ascii="Times New Roman" w:hAnsi="Times New Roman" w:cs="Times New Roman"/>
          <w:sz w:val="24"/>
          <w:szCs w:val="24"/>
        </w:rPr>
      </w:pPr>
      <w:r w:rsidRPr="00657C8F">
        <w:rPr>
          <w:rFonts w:ascii="Times New Roman" w:hAnsi="Times New Roman" w:cs="Times New Roman"/>
          <w:sz w:val="24"/>
          <w:szCs w:val="24"/>
        </w:rPr>
        <w:t xml:space="preserve">Venous thrombosis is the blood clot known as thrombus that develops within a vain. Thrombosis is the term that is used to define the blood clotting within a blood vessel. Arterial thrombosis is also defines the blood clotting but occurs in an artery. The common type of the venous thrombosis is deep vein thrombosis (DVT) while common type of arterial thrombosis is the </w:t>
      </w:r>
      <w:proofErr w:type="spellStart"/>
      <w:r w:rsidRPr="00657C8F">
        <w:rPr>
          <w:rFonts w:ascii="Times New Roman" w:hAnsi="Times New Roman" w:cs="Times New Roman"/>
          <w:sz w:val="24"/>
          <w:szCs w:val="24"/>
        </w:rPr>
        <w:t>chronics</w:t>
      </w:r>
      <w:proofErr w:type="spellEnd"/>
      <w:r w:rsidRPr="00657C8F">
        <w:rPr>
          <w:rFonts w:ascii="Times New Roman" w:hAnsi="Times New Roman" w:cs="Times New Roman"/>
          <w:sz w:val="24"/>
          <w:szCs w:val="24"/>
        </w:rPr>
        <w:t xml:space="preserve"> venous insufficiency (CVT). Both types of blood clotting occur in legs but with different symptoms and complications. Venous thrombosis is kind of inflammatory reaction where white blood cells are crucial for the resolution of venous clots </w:t>
      </w:r>
      <w:r w:rsidRPr="00657C8F">
        <w:rPr>
          <w:rFonts w:ascii="Times New Roman" w:hAnsi="Times New Roman" w:cs="Times New Roman"/>
          <w:sz w:val="24"/>
          <w:szCs w:val="24"/>
        </w:rPr>
        <w:fldChar w:fldCharType="begin"/>
      </w:r>
      <w:r w:rsidRPr="00657C8F">
        <w:rPr>
          <w:rFonts w:ascii="Times New Roman" w:hAnsi="Times New Roman" w:cs="Times New Roman"/>
          <w:sz w:val="24"/>
          <w:szCs w:val="24"/>
        </w:rPr>
        <w:instrText xml:space="preserve"> ADDIN ZOTERO_ITEM CSL_CITATION {"citationID":"ZYYNxDYr","properties":{"formattedCitation":"(Eberhardt Robert T. &amp; Raffetto Joseph D., 2014)","plainCitation":"(Eberhardt Robert T. &amp; Raffetto Joseph D., 2014)","noteIndex":0},"citationItems":[{"id":654,"uris":["http://zotero.org/users/local/mlRB1JqV/items/PWCRRLKM"],"uri":["http://zotero.org/users/local/mlRB1JqV/items/PWCRRLKM"],"itemData":{"id":654,"type":"article-journal","title":"Chronic Venous Insufficiency","container-title":"Circulation","page":"333-346","volume":"130","issue":"4","source":"ahajournals.org (Atypon)","DOI":"10.1161/CIRCULATIONAHA.113.006898","journalAbbreviation":"Circulation","author":[{"literal":"Eberhardt Robert T."},{"literal":"Raffetto Joseph D."}],"issued":{"date-parts":[["2014",7,22]]}}}],"schema":"https://github.com/citation-style-language/schema/raw/master/csl-citation.json"} </w:instrText>
      </w:r>
      <w:r w:rsidRPr="00657C8F">
        <w:rPr>
          <w:rFonts w:ascii="Times New Roman" w:hAnsi="Times New Roman" w:cs="Times New Roman"/>
          <w:sz w:val="24"/>
          <w:szCs w:val="24"/>
        </w:rPr>
        <w:fldChar w:fldCharType="separate"/>
      </w:r>
      <w:r w:rsidRPr="00657C8F">
        <w:rPr>
          <w:rFonts w:ascii="Times New Roman" w:hAnsi="Times New Roman" w:cs="Times New Roman"/>
          <w:sz w:val="24"/>
        </w:rPr>
        <w:t>(Eberhardt Robert T. &amp;Raffetto Joseph D., 2014)</w:t>
      </w:r>
      <w:r w:rsidRPr="00657C8F">
        <w:rPr>
          <w:rFonts w:ascii="Times New Roman" w:hAnsi="Times New Roman" w:cs="Times New Roman"/>
          <w:sz w:val="24"/>
          <w:szCs w:val="24"/>
        </w:rPr>
        <w:fldChar w:fldCharType="end"/>
      </w:r>
      <w:r w:rsidRPr="00657C8F">
        <w:rPr>
          <w:rFonts w:ascii="Times New Roman" w:hAnsi="Times New Roman" w:cs="Times New Roman"/>
          <w:sz w:val="24"/>
          <w:szCs w:val="24"/>
        </w:rPr>
        <w:t xml:space="preserve">. In case of arterial thrombosis blockage occur with the artery which make difficult for blood to </w:t>
      </w:r>
      <w:r w:rsidRPr="00657C8F">
        <w:rPr>
          <w:rFonts w:ascii="Times New Roman" w:hAnsi="Times New Roman" w:cs="Times New Roman"/>
          <w:sz w:val="24"/>
          <w:szCs w:val="24"/>
        </w:rPr>
        <w:lastRenderedPageBreak/>
        <w:t>circulate freely. If the piece of blood clot breaks into the pieces it enters into the lungs through right side of the heart which can create more complication in patient’s health. On the other hand arterial thrombosis makes artery narrow and hard which create difficulties for heart to work property. If the disorder gets diagnosed on time that is from artery clotting can be removed however breakage of clotting into pieces is difficult to be treated.</w:t>
      </w:r>
    </w:p>
    <w:p w:rsidR="00445F5D" w:rsidRDefault="00445F5D" w:rsidP="00445F5D">
      <w:pPr>
        <w:pStyle w:val="ListParagraph"/>
        <w:numPr>
          <w:ilvl w:val="0"/>
          <w:numId w:val="2"/>
        </w:numPr>
        <w:spacing w:line="480" w:lineRule="auto"/>
        <w:rPr>
          <w:rFonts w:ascii="Times New Roman" w:hAnsi="Times New Roman" w:cs="Times New Roman"/>
          <w:sz w:val="24"/>
          <w:szCs w:val="24"/>
        </w:rPr>
      </w:pPr>
      <w:r w:rsidRPr="00657C8F">
        <w:rPr>
          <w:rFonts w:ascii="Times New Roman" w:hAnsi="Times New Roman" w:cs="Times New Roman"/>
          <w:sz w:val="24"/>
          <w:szCs w:val="24"/>
        </w:rPr>
        <w:t xml:space="preserve">The factor which causes </w:t>
      </w:r>
      <w:proofErr w:type="spellStart"/>
      <w:r w:rsidRPr="00657C8F">
        <w:rPr>
          <w:rFonts w:ascii="Times New Roman" w:hAnsi="Times New Roman" w:cs="Times New Roman"/>
          <w:sz w:val="24"/>
          <w:szCs w:val="24"/>
        </w:rPr>
        <w:t>chronics</w:t>
      </w:r>
      <w:proofErr w:type="spellEnd"/>
      <w:r w:rsidRPr="00657C8F">
        <w:rPr>
          <w:rFonts w:ascii="Times New Roman" w:hAnsi="Times New Roman" w:cs="Times New Roman"/>
          <w:sz w:val="24"/>
          <w:szCs w:val="24"/>
        </w:rPr>
        <w:t xml:space="preserve"> venous insufficiency is the arterial thrombosis which damages the valve. The formation of clotting occurs when patient is not regular with his physical activities. Lack of exercise and flexibility in the muscles make artery harder and blood circulation get effected. When the blood does not find its way to circulate it transform into clotting which results in blocking with the artery. In addition history assessment is crucial that impact the pathophysiology of CVI </w:t>
      </w:r>
      <w:r w:rsidRPr="00657C8F">
        <w:rPr>
          <w:rFonts w:ascii="Times New Roman" w:hAnsi="Times New Roman" w:cs="Times New Roman"/>
          <w:sz w:val="24"/>
          <w:szCs w:val="24"/>
        </w:rPr>
        <w:fldChar w:fldCharType="begin"/>
      </w:r>
      <w:r w:rsidRPr="00657C8F">
        <w:rPr>
          <w:rFonts w:ascii="Times New Roman" w:hAnsi="Times New Roman" w:cs="Times New Roman"/>
          <w:sz w:val="24"/>
          <w:szCs w:val="24"/>
        </w:rPr>
        <w:instrText xml:space="preserve"> ADDIN ZOTERO_ITEM CSL_CITATION {"citationID":"Rtbnn1ya","properties":{"formattedCitation":"(Min et al., 2016)","plainCitation":"(Min et al., 2016)","noteIndex":0},"citationItems":[{"id":661,"uris":["http://zotero.org/users/local/mlRB1JqV/items/8EQD72T5"],"uri":["http://zotero.org/users/local/mlRB1JqV/items/8EQD72T5"],"itemData":{"id":661,"type":"article-journal","title":"Diagnosis and Treatment of Lower Extremity Deep Vein Thrombosis: Korean Practice Guidelines","container-title":"Vascular Specialist International","page":"77-104","volume":"32","issue":"3","source":"PubMed Central","abstract":"Lower extremity deep vein thrombosis is a serious medical condition that can result in death or major disability due to pulmonary embolism or post-thrombotic syndrome. Appropriate diagnosis and treatment are required to improve symptoms and salvage the affected limb. Early thrombus clearance rapidly resolves symptoms related to venous obstruction, restores valve function and reduces the incidence of post-thrombotic syndrome. Recently, endovascular treatment has been established as a standard method for early thrombus removal. However, there are a variety of views regarding the indications and procedures among medical institutions and operators. Therefore, we intend to provide evidence-based guidelines for diagnosis and treatment of lower extremity deep vein thrombosis by multidisciplinary consensus. These guidelines are the result of a close collaboration between interventional radiologists and vascular surgeons. The goals of these guidelines are to improve treatment, to serve as a guide to the clinician, and consequently to contribute to public health care.","DOI":"10.5758/vsi.2016.32.3.77","ISSN":"2288-7970","note":"PMID: 27699156\nPMCID: PMC5045251","title-short":"Diagnosis and Treatment of Lower Extremity Deep Vein Thrombosis","journalAbbreviation":"Vasc Specialist Int","author":[{"family":"Min","given":"Seung-Kee"},{"family":"Kim","given":"Young Hwan"},{"family":"Joh","given":"Jin Hyun"},{"family":"Kang","given":"Jin Mo"},{"family":"Park","given":"Ui Jun"},{"family":"Kim","given":"Hyung-Kee"},{"family":"Chang","given":"Jeong-Hwan"},{"family":"Park","given":"Sang Jun"},{"family":"Kim","given":"Jang Yong"},{"family":"Bae","given":"Jae Ik"},{"family":"Choi","given":"Sun Young"},{"family":"Kim","given":"Chang Won"},{"family":"Park","given":"Sung Il"},{"family":"Yim","given":"Nam Yeol"},{"family":"Jeon","given":"Yong Sun"},{"family":"Yoon","given":"Hyun-Ki"},{"family":"Park","given":"Ki Hyuk"}],"issued":{"date-parts":[["2016",9]]}}}],"schema":"https://github.com/citation-style-language/schema/raw/master/csl-citation.json"} </w:instrText>
      </w:r>
      <w:r w:rsidRPr="00657C8F">
        <w:rPr>
          <w:rFonts w:ascii="Times New Roman" w:hAnsi="Times New Roman" w:cs="Times New Roman"/>
          <w:sz w:val="24"/>
          <w:szCs w:val="24"/>
        </w:rPr>
        <w:fldChar w:fldCharType="separate"/>
      </w:r>
      <w:r w:rsidRPr="00657C8F">
        <w:rPr>
          <w:rFonts w:ascii="Times New Roman" w:hAnsi="Times New Roman" w:cs="Times New Roman"/>
          <w:sz w:val="24"/>
        </w:rPr>
        <w:t>(Min et al., 2016)</w:t>
      </w:r>
      <w:r w:rsidRPr="00657C8F">
        <w:rPr>
          <w:rFonts w:ascii="Times New Roman" w:hAnsi="Times New Roman" w:cs="Times New Roman"/>
          <w:sz w:val="24"/>
          <w:szCs w:val="24"/>
        </w:rPr>
        <w:fldChar w:fldCharType="end"/>
      </w:r>
      <w:r w:rsidRPr="00657C8F">
        <w:rPr>
          <w:rFonts w:ascii="Times New Roman" w:hAnsi="Times New Roman" w:cs="Times New Roman"/>
          <w:sz w:val="24"/>
          <w:szCs w:val="24"/>
        </w:rPr>
        <w:t xml:space="preserve">. If the patient had heath issue related to the blood pressure it might narrow the case and treatment of the patient. For the patient of the deep vein thrombosis the factor causing it is venous thrombosis which makes vein narrow and hard. The health and background assessment play vital role to understand the case of the patient because sometimes the issue can be genetically transferred which requires different treatment. In addition, symptoms like pain and extremely redness should not be neglected by the patient. </w:t>
      </w:r>
    </w:p>
    <w:p w:rsidR="00885646" w:rsidRPr="00445F5D" w:rsidRDefault="00445F5D" w:rsidP="00445F5D">
      <w:pPr>
        <w:pStyle w:val="ListParagraph"/>
        <w:numPr>
          <w:ilvl w:val="0"/>
          <w:numId w:val="4"/>
        </w:numPr>
        <w:spacing w:line="480" w:lineRule="auto"/>
        <w:rPr>
          <w:rFonts w:ascii="Times New Roman" w:hAnsi="Times New Roman" w:cs="Times New Roman"/>
          <w:sz w:val="24"/>
          <w:szCs w:val="24"/>
        </w:rPr>
      </w:pPr>
      <w:r w:rsidRPr="00445F5D">
        <w:rPr>
          <w:rFonts w:ascii="Times New Roman" w:hAnsi="Times New Roman" w:cs="Times New Roman"/>
          <w:sz w:val="24"/>
          <w:szCs w:val="24"/>
        </w:rPr>
        <w:t xml:space="preserve">The patient can identified the issue when he feels a constant pain and dark skin area in legs. He should make an immediate treatment and checkup is required as soon as he noticed the issue. To diagnose the CVI measuring blood pressure and duplex ultra sound is necessary. These two methods are significant to know the details of CVI. In addition if the artery is not allowing the blood circulation it mean patient has CVI. Treatment is different for every patient according to the condition of the leg or disease </w:t>
      </w:r>
      <w:r w:rsidRPr="00445F5D">
        <w:rPr>
          <w:rFonts w:ascii="Times New Roman" w:hAnsi="Times New Roman" w:cs="Times New Roman"/>
          <w:sz w:val="24"/>
          <w:szCs w:val="24"/>
        </w:rPr>
        <w:fldChar w:fldCharType="begin"/>
      </w:r>
      <w:r w:rsidRPr="00445F5D">
        <w:rPr>
          <w:rFonts w:ascii="Times New Roman" w:hAnsi="Times New Roman" w:cs="Times New Roman"/>
          <w:sz w:val="24"/>
          <w:szCs w:val="24"/>
        </w:rPr>
        <w:instrText xml:space="preserve"> ADDIN ZOTERO_ITEM CSL_CITATION {"citationID":"V2W9ZSwt","properties":{"formattedCitation":"(Patel &amp; Surowiec, 2019)","plainCitation":"(Patel &amp; Surowiec, 2019)","noteIndex":0},"citationItems":[{"id":658,"uris":["http://zotero.org/users/local/mlRB1JqV/items/SC2PRZEI"],"uri":["http://zotero.org/users/local/mlRB1JqV/items/SC2PRZEI"],"itemData":{"id":658,"type":"chapter","title":"Venous Insufficiency","container-title":"StatPearls","publisher":"StatPearls Publishing","publisher-place":"Treasure Island (FL)","source":"PubMed","event-place":"Treasure Island (FL)","abstract":"Chronic venous insufficiency (CVI) typically refers to lower extremity edema, skin trophic changes, and discomfort secondary to venous hypertension. Chronic venous insufficiency is a prevalent disease process. Disability-related to chronic venous insufficiency attributes to diminished quality of life and loss of work productivity. In most cases, the cause is incompetent valves. Each year approximately 150,000 new patients are diagnosed with chronic venous insufficiency, and nearly $500 million is used in the care of these patients. The CEAP classification (clinical, etiology, anatomy, and pathophysiology) has been developed to guide decision-making in chronic venous insufficiency evaluation and treatment. The system has shown to predict the patient quality of life and severity of their symptoms.[1][2][3]","URL":"http://www.ncbi.nlm.nih.gov/books/NBK430975/","call-number":"NBK430975","note":"PMID: 28613694","language":"eng","author":[{"family":"Patel","given":"Shivik K."},{"family":"Surowiec","given":"Scott M."}],"issued":{"date-parts":[["2019"]]},"accessed":{"date-parts":[["2019",6,19]]}}}],"schema":"https://github.com/citation-style-language/schema/raw/master/csl-citation.json"} </w:instrText>
      </w:r>
      <w:r w:rsidRPr="00445F5D">
        <w:rPr>
          <w:rFonts w:ascii="Times New Roman" w:hAnsi="Times New Roman" w:cs="Times New Roman"/>
          <w:sz w:val="24"/>
          <w:szCs w:val="24"/>
        </w:rPr>
        <w:fldChar w:fldCharType="separate"/>
      </w:r>
      <w:r w:rsidRPr="00445F5D">
        <w:rPr>
          <w:rFonts w:ascii="Times New Roman" w:hAnsi="Times New Roman" w:cs="Times New Roman"/>
          <w:sz w:val="24"/>
        </w:rPr>
        <w:t xml:space="preserve">(Patel </w:t>
      </w:r>
      <w:r w:rsidRPr="00445F5D">
        <w:rPr>
          <w:rFonts w:ascii="Times New Roman" w:hAnsi="Times New Roman" w:cs="Times New Roman"/>
          <w:sz w:val="24"/>
        </w:rPr>
        <w:lastRenderedPageBreak/>
        <w:t>&amp;Surowiec, 2019)</w:t>
      </w:r>
      <w:r w:rsidRPr="00445F5D">
        <w:rPr>
          <w:rFonts w:ascii="Times New Roman" w:hAnsi="Times New Roman" w:cs="Times New Roman"/>
          <w:sz w:val="24"/>
          <w:szCs w:val="24"/>
        </w:rPr>
        <w:fldChar w:fldCharType="end"/>
      </w:r>
      <w:r w:rsidRPr="00445F5D">
        <w:rPr>
          <w:rFonts w:ascii="Times New Roman" w:hAnsi="Times New Roman" w:cs="Times New Roman"/>
          <w:sz w:val="24"/>
          <w:szCs w:val="24"/>
        </w:rPr>
        <w:t>. On the other hand, for the patient of DVT ultra sound, health assessment, and history is crucial to diagnose the disease. If the patient facing issue of redness and pain in that area then there is the maximum chances that he has DVT. For the treatment proper exercise and therapy is useful. The other treatments for the DVT patients include Heparin and elevate legs.</w:t>
      </w:r>
    </w:p>
    <w:p w:rsidR="00885646" w:rsidRPr="00C300AC" w:rsidRDefault="00C300AC" w:rsidP="00445F5D">
      <w:pPr>
        <w:pStyle w:val="ListParagraph"/>
        <w:numPr>
          <w:ilvl w:val="0"/>
          <w:numId w:val="4"/>
        </w:numPr>
        <w:spacing w:after="0" w:line="480" w:lineRule="auto"/>
        <w:jc w:val="center"/>
        <w:rPr>
          <w:rFonts w:ascii="Times New Roman" w:hAnsi="Times New Roman" w:cs="Times New Roman"/>
          <w:b/>
          <w:sz w:val="24"/>
          <w:szCs w:val="24"/>
        </w:rPr>
      </w:pPr>
      <w:r w:rsidRPr="00C300AC">
        <w:rPr>
          <w:rFonts w:ascii="Times New Roman" w:hAnsi="Times New Roman" w:cs="Times New Roman"/>
          <w:b/>
          <w:sz w:val="24"/>
          <w:szCs w:val="24"/>
        </w:rPr>
        <w:t>Mind Maps</w:t>
      </w:r>
    </w:p>
    <w:p w:rsidR="00C300AC" w:rsidRDefault="00C300AC" w:rsidP="00C300AC">
      <w:pPr>
        <w:spacing w:line="480" w:lineRule="auto"/>
        <w:rPr>
          <w:rFonts w:ascii="Times New Roman" w:hAnsi="Times New Roman" w:cs="Times New Roman"/>
          <w:sz w:val="24"/>
          <w:szCs w:val="24"/>
        </w:rPr>
      </w:pPr>
    </w:p>
    <w:p w:rsidR="00C300AC" w:rsidRDefault="00C300AC" w:rsidP="00C300A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simplePos x="0" y="0"/>
                <wp:positionH relativeFrom="column">
                  <wp:posOffset>3000375</wp:posOffset>
                </wp:positionH>
                <wp:positionV relativeFrom="paragraph">
                  <wp:posOffset>-209550</wp:posOffset>
                </wp:positionV>
                <wp:extent cx="1390650" cy="323850"/>
                <wp:effectExtent l="0" t="0" r="19050" b="19050"/>
                <wp:wrapNone/>
                <wp:docPr id="50" name="Round Diagonal Corner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32385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Physical and his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50" o:spid="_x0000_s1026" style="position:absolute;margin-left:236.25pt;margin-top:-16.5pt;width:109.5pt;height: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90650,3238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" adj="-11796480,,5400" path="m53976,l1390650,r,l1390650,269874v,29810,-24166,53976,-53976,53976l,323850r,l,53976c,24166,24166,,53976,xe" fillcolor="white [3201]" strokecolor="#f79646 [3209]" strokeweight="2pt">
                <v:stroke joinstyle="miter"/>
                <v:formulas/>
                <v:path arrowok="t" o:connecttype="custom" o:connectlocs="53976,0;1390650,0;1390650,0;1390650,269874;1336674,323850;0,323850;0,323850;0,53976;53976,0" o:connectangles="0,0,0,0,0,0,0,0,0" textboxrect="0,0,1390650,323850"/>
                <v:textbox>
                  <w:txbxContent>
                    <w:p w:rsidR="00C300AC" w:rsidRDefault="00C300AC" w:rsidP="00C300AC">
                      <w:pPr>
                        <w:jc w:val="center"/>
                      </w:pPr>
                      <w:r>
                        <w:t>Physical and history</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simplePos x="0" y="0"/>
                <wp:positionH relativeFrom="column">
                  <wp:posOffset>1638300</wp:posOffset>
                </wp:positionH>
                <wp:positionV relativeFrom="paragraph">
                  <wp:posOffset>-219075</wp:posOffset>
                </wp:positionV>
                <wp:extent cx="1171575" cy="314325"/>
                <wp:effectExtent l="0" t="0" r="28575" b="28575"/>
                <wp:wrapNone/>
                <wp:docPr id="49" name="Round Diagonal Corner 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1575" cy="314325"/>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Ultra so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49" o:spid="_x0000_s1027" style="position:absolute;margin-left:129pt;margin-top:-17.25pt;width:92.25pt;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71575,3143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" adj="-11796480,,5400" path="m52389,l1171575,r,l1171575,261936v,28934,-23455,52389,-52389,52389l,314325r,l,52389c,23455,23455,,52389,xe" fillcolor="white [3201]" strokecolor="#f79646 [3209]" strokeweight="2pt">
                <v:stroke joinstyle="miter"/>
                <v:formulas/>
                <v:path arrowok="t" o:connecttype="custom" o:connectlocs="52389,0;1171575,0;1171575,0;1171575,261936;1119186,314325;0,314325;0,314325;0,52389;52389,0" o:connectangles="0,0,0,0,0,0,0,0,0" textboxrect="0,0,1171575,314325"/>
                <v:textbox>
                  <w:txbxContent>
                    <w:p w:rsidR="00C300AC" w:rsidRDefault="00C300AC" w:rsidP="00C300AC">
                      <w:pPr>
                        <w:jc w:val="center"/>
                      </w:pPr>
                      <w:r>
                        <w:t>Ultra sound</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column">
                  <wp:posOffset>3162300</wp:posOffset>
                </wp:positionH>
                <wp:positionV relativeFrom="paragraph">
                  <wp:posOffset>47625</wp:posOffset>
                </wp:positionV>
                <wp:extent cx="342900" cy="285750"/>
                <wp:effectExtent l="0" t="0" r="19050" b="19050"/>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42900" cy="2857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87ECE3" id="Straight Connector 48"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pt,3.75pt" to="276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column">
                  <wp:posOffset>2466975</wp:posOffset>
                </wp:positionH>
                <wp:positionV relativeFrom="paragraph">
                  <wp:posOffset>104775</wp:posOffset>
                </wp:positionV>
                <wp:extent cx="361950" cy="238125"/>
                <wp:effectExtent l="0" t="0" r="19050" b="28575"/>
                <wp:wrapNone/>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61950" cy="2381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2497C98" id="Straight Connector 47" o:spid="_x0000_s1026" style="position:absolute;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4.25pt,8.25pt" to="222.7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333375</wp:posOffset>
                </wp:positionV>
                <wp:extent cx="1543050" cy="542925"/>
                <wp:effectExtent l="0" t="0" r="19050" b="28575"/>
                <wp:wrapNone/>
                <wp:docPr id="42"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0" cy="5429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Diagn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2" o:spid="_x0000_s1028" style="position:absolute;margin-left:0;margin-top:26.25pt;width:121.5pt;height:42.7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" fillcolor="white [3201]" strokecolor="#f79646 [3209]" strokeweight="2pt">
                <v:path arrowok="t"/>
                <v:textbox>
                  <w:txbxContent>
                    <w:p w:rsidR="00C300AC" w:rsidRDefault="00C300AC" w:rsidP="00C300AC">
                      <w:pPr>
                        <w:jc w:val="center"/>
                      </w:pPr>
                      <w:r>
                        <w:t>Diagnosis</w:t>
                      </w:r>
                    </w:p>
                  </w:txbxContent>
                </v:textbox>
                <w10:wrap anchorx="margin"/>
              </v:oval>
            </w:pict>
          </mc:Fallback>
        </mc:AlternateContent>
      </w:r>
    </w:p>
    <w:p w:rsidR="00C300AC" w:rsidRDefault="00C300AC" w:rsidP="00C300A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simplePos x="0" y="0"/>
                <wp:positionH relativeFrom="column">
                  <wp:posOffset>5286375</wp:posOffset>
                </wp:positionH>
                <wp:positionV relativeFrom="paragraph">
                  <wp:posOffset>128905</wp:posOffset>
                </wp:positionV>
                <wp:extent cx="1162050" cy="495300"/>
                <wp:effectExtent l="0" t="0" r="19050" b="19050"/>
                <wp:wrapNone/>
                <wp:docPr id="67" name="Round Diagonal Corner 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49530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P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Round Diagonal Corner Rectangle 67" o:spid="_x0000_s1029" style="position:absolute;margin-left:416.25pt;margin-top:10.15pt;width:91.5pt;height:3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62050,4953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" adj="-11796480,,5400" path="m82552,l1162050,r,l1162050,412748v,45592,-36960,82552,-82552,82552l,495300r,l,82552c,36960,36960,,82552,xe" fillcolor="white [3201]" strokecolor="#f79646 [3209]" strokeweight="2pt">
                <v:stroke joinstyle="miter"/>
                <v:formulas/>
                <v:path arrowok="t" o:connecttype="custom" o:connectlocs="82552,0;1162050,0;1162050,0;1162050,412748;1079498,495300;0,495300;0,495300;0,82552;82552,0" o:connectangles="0,0,0,0,0,0,0,0,0" textboxrect="0,0,1162050,495300"/>
                <v:textbox>
                  <w:txbxContent>
                    <w:p w:rsidR="00C300AC" w:rsidRDefault="00C300AC" w:rsidP="00C300AC">
                      <w:pPr>
                        <w:jc w:val="center"/>
                      </w:pPr>
                      <w:r>
                        <w:t>Pain</w:t>
                      </w:r>
                    </w:p>
                  </w:txbxContent>
                </v:textbox>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60288" behindDoc="0" locked="0" layoutInCell="1" allowOverlap="1">
                <wp:simplePos x="0" y="0"/>
                <wp:positionH relativeFrom="margin">
                  <wp:posOffset>2952749</wp:posOffset>
                </wp:positionH>
                <wp:positionV relativeFrom="paragraph">
                  <wp:posOffset>443230</wp:posOffset>
                </wp:positionV>
                <wp:extent cx="0" cy="600075"/>
                <wp:effectExtent l="0" t="0" r="19050" b="952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00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F6C472" id="Straight Connector 37" o:spid="_x0000_s1026" style="position:absolute;flip:y;z-index:25166028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232.5pt,34.9pt" to="232.5pt,8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" strokecolor="#4579b8 [3044]">
                <o:lock v:ext="edit" shapetype="f"/>
                <w10:wrap anchorx="margin"/>
              </v:line>
            </w:pict>
          </mc:Fallback>
        </mc:AlternateContent>
      </w:r>
    </w:p>
    <w:p w:rsidR="00C300AC" w:rsidRDefault="00C300AC" w:rsidP="00C300A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simplePos x="0" y="0"/>
                <wp:positionH relativeFrom="column">
                  <wp:posOffset>5505450</wp:posOffset>
                </wp:positionH>
                <wp:positionV relativeFrom="paragraph">
                  <wp:posOffset>143510</wp:posOffset>
                </wp:positionV>
                <wp:extent cx="247650" cy="485775"/>
                <wp:effectExtent l="0" t="0" r="19050" b="28575"/>
                <wp:wrapNone/>
                <wp:docPr id="65" name="Straight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7650" cy="4857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0328256" id="Straight Connector 65"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3.5pt,11.3pt" to="453pt,4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" strokecolor="#4579b8 [3044]">
                <o:lock v:ext="edit" shapetype="f"/>
              </v:line>
            </w:pict>
          </mc:Fallback>
        </mc:AlternateContent>
      </w:r>
    </w:p>
    <w:p w:rsidR="00C300AC" w:rsidRDefault="00C300AC" w:rsidP="00C300A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209551</wp:posOffset>
                </wp:positionH>
                <wp:positionV relativeFrom="paragraph">
                  <wp:posOffset>228599</wp:posOffset>
                </wp:positionV>
                <wp:extent cx="1647825" cy="657225"/>
                <wp:effectExtent l="0" t="0" r="28575" b="28575"/>
                <wp:wrapNone/>
                <wp:docPr id="44" name="Oval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47825" cy="6572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Pathophysiolo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4" o:spid="_x0000_s1030" style="position:absolute;margin-left:-16.5pt;margin-top:18pt;width:129.75pt;height:5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" fillcolor="white [3201]" strokecolor="#f79646 [3209]" strokeweight="2pt">
                <v:path arrowok="t"/>
                <v:textbox>
                  <w:txbxContent>
                    <w:p w:rsidR="00C300AC" w:rsidRDefault="00C300AC" w:rsidP="00C300AC">
                      <w:pPr>
                        <w:jc w:val="center"/>
                      </w:pPr>
                      <w:r>
                        <w:t>Pathophysiology</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margin">
                  <wp:align>right</wp:align>
                </wp:positionH>
                <wp:positionV relativeFrom="paragraph">
                  <wp:posOffset>177165</wp:posOffset>
                </wp:positionV>
                <wp:extent cx="1362075" cy="561975"/>
                <wp:effectExtent l="0" t="0" r="28575" b="28575"/>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5619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31" style="position:absolute;margin-left:56.05pt;margin-top:13.95pt;width:107.25pt;height:44.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" fillcolor="white [3201]" strokecolor="#f79646 [3209]" strokeweight="2pt">
                <v:path arrowok="t"/>
                <v:textbox>
                  <w:txbxContent>
                    <w:p w:rsidR="00C300AC" w:rsidRDefault="00C300AC" w:rsidP="00C300AC">
                      <w:pPr>
                        <w:jc w:val="center"/>
                      </w:pPr>
                      <w:r>
                        <w:t>Symptoms</w:t>
                      </w:r>
                    </w:p>
                  </w:txbxContent>
                </v:textbox>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167640</wp:posOffset>
                </wp:positionV>
                <wp:extent cx="1971675" cy="609600"/>
                <wp:effectExtent l="0" t="0" r="28575"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1675" cy="609600"/>
                        </a:xfrm>
                        <a:prstGeom prst="rect">
                          <a:avLst/>
                        </a:prstGeom>
                      </wps:spPr>
                      <wps:style>
                        <a:lnRef idx="2">
                          <a:schemeClr val="accent6"/>
                        </a:lnRef>
                        <a:fillRef idx="1">
                          <a:schemeClr val="lt1"/>
                        </a:fillRef>
                        <a:effectRef idx="0">
                          <a:schemeClr val="accent6"/>
                        </a:effectRef>
                        <a:fontRef idx="minor">
                          <a:schemeClr val="dk1"/>
                        </a:fontRef>
                      </wps:style>
                      <wps:txbx>
                        <w:txbxContent>
                          <w:p w:rsidR="00C300AC" w:rsidRPr="00B86A20" w:rsidRDefault="00C300AC" w:rsidP="00C300AC">
                            <w:pPr>
                              <w:jc w:val="center"/>
                              <w:rPr>
                                <w:b/>
                              </w:rPr>
                            </w:pPr>
                            <w:r w:rsidRPr="00B86A20">
                              <w:rPr>
                                <w:b/>
                              </w:rPr>
                              <w:t>Deep Venous Thromb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5" o:spid="_x0000_s1032" style="position:absolute;margin-left:0;margin-top:13.2pt;width:155.25pt;height:4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" fillcolor="white [3201]" strokecolor="#f79646 [3209]" strokeweight="2pt">
                <v:path arrowok="t"/>
                <v:textbox>
                  <w:txbxContent>
                    <w:p w:rsidR="00C300AC" w:rsidRPr="00B86A20" w:rsidRDefault="00C300AC" w:rsidP="00C300AC">
                      <w:pPr>
                        <w:jc w:val="center"/>
                        <w:rPr>
                          <w:b/>
                        </w:rPr>
                      </w:pPr>
                      <w:r w:rsidRPr="00B86A20">
                        <w:rPr>
                          <w:b/>
                        </w:rPr>
                        <w:t>Deep Venous Thrombosis</w:t>
                      </w:r>
                    </w:p>
                  </w:txbxContent>
                </v:textbox>
                <w10:wrap anchorx="margin"/>
              </v:rect>
            </w:pict>
          </mc:Fallback>
        </mc:AlternateContent>
      </w:r>
    </w:p>
    <w:p w:rsidR="00C300AC" w:rsidRDefault="00C300AC" w:rsidP="00C300A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simplePos x="0" y="0"/>
                <wp:positionH relativeFrom="column">
                  <wp:posOffset>5495925</wp:posOffset>
                </wp:positionH>
                <wp:positionV relativeFrom="paragraph">
                  <wp:posOffset>296545</wp:posOffset>
                </wp:positionV>
                <wp:extent cx="400050" cy="438150"/>
                <wp:effectExtent l="0" t="0" r="19050" b="19050"/>
                <wp:wrapNone/>
                <wp:docPr id="66" name="Straight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005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3385890" id="Straight Connector 66"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2.75pt,23.35pt" to="464.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margin">
                  <wp:align>left</wp:align>
                </wp:positionH>
                <wp:positionV relativeFrom="paragraph">
                  <wp:posOffset>344170</wp:posOffset>
                </wp:positionV>
                <wp:extent cx="266700" cy="428625"/>
                <wp:effectExtent l="0" t="0" r="19050" b="28575"/>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6700" cy="4286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7F7CB3" id="Straight Connector 51" o:spid="_x0000_s1026" style="position:absolute;flip:x;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7.1pt" to="21pt,6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" strokecolor="#4579b8 [3044]">
                <o:lock v:ext="edit" shapetype="f"/>
                <w10:wrap anchorx="margin"/>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simplePos x="0" y="0"/>
                <wp:positionH relativeFrom="column">
                  <wp:posOffset>552450</wp:posOffset>
                </wp:positionH>
                <wp:positionV relativeFrom="paragraph">
                  <wp:posOffset>353695</wp:posOffset>
                </wp:positionV>
                <wp:extent cx="285750" cy="409575"/>
                <wp:effectExtent l="0" t="0" r="19050" b="28575"/>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5750" cy="4095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F6F98E" id="Straight Connector 52"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5pt,27.85pt" to="66pt,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simplePos x="0" y="0"/>
                <wp:positionH relativeFrom="column">
                  <wp:posOffset>3143250</wp:posOffset>
                </wp:positionH>
                <wp:positionV relativeFrom="paragraph">
                  <wp:posOffset>353695</wp:posOffset>
                </wp:positionV>
                <wp:extent cx="504825" cy="647700"/>
                <wp:effectExtent l="0" t="0" r="28575" b="19050"/>
                <wp:wrapNone/>
                <wp:docPr id="40"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 cy="647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B9C95D" id="Straight Connector 40"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7.5pt,27.85pt" to="287.25pt,7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2266950</wp:posOffset>
                </wp:positionH>
                <wp:positionV relativeFrom="paragraph">
                  <wp:posOffset>363220</wp:posOffset>
                </wp:positionV>
                <wp:extent cx="476250" cy="647700"/>
                <wp:effectExtent l="0" t="0" r="19050" b="19050"/>
                <wp:wrapNone/>
                <wp:docPr id="41"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76250" cy="647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64209" id="Straight Connector 41"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5pt,28.6pt" to="3in,7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simplePos x="0" y="0"/>
                <wp:positionH relativeFrom="column">
                  <wp:posOffset>3933825</wp:posOffset>
                </wp:positionH>
                <wp:positionV relativeFrom="paragraph">
                  <wp:posOffset>10795</wp:posOffset>
                </wp:positionV>
                <wp:extent cx="600075" cy="9525"/>
                <wp:effectExtent l="0" t="0" r="28575" b="28575"/>
                <wp:wrapNone/>
                <wp:docPr id="38"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007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7FAAF75" id="Straight Connector 38"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75pt,.85pt" to="357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62336" behindDoc="0" locked="0" layoutInCell="1" allowOverlap="1">
                <wp:simplePos x="0" y="0"/>
                <wp:positionH relativeFrom="column">
                  <wp:posOffset>1428750</wp:posOffset>
                </wp:positionH>
                <wp:positionV relativeFrom="paragraph">
                  <wp:posOffset>29844</wp:posOffset>
                </wp:positionV>
                <wp:extent cx="542925" cy="0"/>
                <wp:effectExtent l="0" t="0" r="9525" b="19050"/>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29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EE4F1BF" id="Straight Connector 39" o:spid="_x0000_s1026" style="position:absolute;flip:x;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2.5pt,2.35pt" to="155.2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" strokecolor="#4579b8 [3044]">
                <o:lock v:ext="edit" shapetype="f"/>
              </v:line>
            </w:pict>
          </mc:Fallback>
        </mc:AlternateContent>
      </w:r>
    </w:p>
    <w:p w:rsidR="00C300AC" w:rsidRDefault="00C300AC" w:rsidP="00C300A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simplePos x="0" y="0"/>
                <wp:positionH relativeFrom="column">
                  <wp:posOffset>5495925</wp:posOffset>
                </wp:positionH>
                <wp:positionV relativeFrom="paragraph">
                  <wp:posOffset>301625</wp:posOffset>
                </wp:positionV>
                <wp:extent cx="1028700" cy="552450"/>
                <wp:effectExtent l="0" t="0" r="19050" b="19050"/>
                <wp:wrapNone/>
                <wp:docPr id="68" name="Round Diagonal Corner 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55245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Extremely red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68" o:spid="_x0000_s1033" style="position:absolute;margin-left:432.75pt;margin-top:23.75pt;width:81pt;height:4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28700,5524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" adj="-11796480,,5400" path="m92077,r936623,l1028700,r,460373c1028700,511226,987476,552450,936623,552450l,552450r,l,92077c,41224,41224,,92077,xe" fillcolor="white [3201]" strokecolor="#f79646 [3209]" strokeweight="2pt">
                <v:stroke joinstyle="miter"/>
                <v:formulas/>
                <v:path arrowok="t" o:connecttype="custom" o:connectlocs="92077,0;1028700,0;1028700,0;1028700,460373;936623,552450;0,552450;0,552450;0,92077;92077,0" o:connectangles="0,0,0,0,0,0,0,0,0" textboxrect="0,0,1028700,552450"/>
                <v:textbox>
                  <w:txbxContent>
                    <w:p w:rsidR="00C300AC" w:rsidRDefault="00C300AC" w:rsidP="00C300AC">
                      <w:pPr>
                        <w:jc w:val="center"/>
                      </w:pPr>
                      <w:r>
                        <w:t>Extremely redness</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simplePos x="0" y="0"/>
                <wp:positionH relativeFrom="column">
                  <wp:posOffset>533400</wp:posOffset>
                </wp:positionH>
                <wp:positionV relativeFrom="paragraph">
                  <wp:posOffset>339725</wp:posOffset>
                </wp:positionV>
                <wp:extent cx="933450" cy="542925"/>
                <wp:effectExtent l="0" t="0" r="19050" b="28575"/>
                <wp:wrapNone/>
                <wp:docPr id="54" name="Round Diagonal Corner 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542925"/>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Obstructs blood f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54" o:spid="_x0000_s1034" style="position:absolute;margin-left:42pt;margin-top:26.75pt;width:73.5pt;height:42.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33450,5429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" adj="-11796480,,5400" path="m90489,l933450,r,l933450,452436v,49976,-40513,90489,-90489,90489l,542925r,l,90489c,40513,40513,,90489,xe" fillcolor="white [3201]" strokecolor="#f79646 [3209]" strokeweight="2pt">
                <v:stroke joinstyle="miter"/>
                <v:formulas/>
                <v:path arrowok="t" o:connecttype="custom" o:connectlocs="90489,0;933450,0;933450,0;933450,452436;842961,542925;0,542925;0,542925;0,90489;90489,0" o:connectangles="0,0,0,0,0,0,0,0,0" textboxrect="0,0,933450,542925"/>
                <v:textbox>
                  <w:txbxContent>
                    <w:p w:rsidR="00C300AC" w:rsidRDefault="00C300AC" w:rsidP="00C300AC">
                      <w:pPr>
                        <w:jc w:val="center"/>
                      </w:pPr>
                      <w:r>
                        <w:t>Obstructs blood flow</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simplePos x="0" y="0"/>
                <wp:positionH relativeFrom="column">
                  <wp:posOffset>-390525</wp:posOffset>
                </wp:positionH>
                <wp:positionV relativeFrom="paragraph">
                  <wp:posOffset>358775</wp:posOffset>
                </wp:positionV>
                <wp:extent cx="819150" cy="523875"/>
                <wp:effectExtent l="0" t="0" r="19050" b="28575"/>
                <wp:wrapNone/>
                <wp:docPr id="53" name="Round Diagonal Corner 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150" cy="523875"/>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Vessel da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53" o:spid="_x0000_s1035" style="position:absolute;margin-left:-30.75pt;margin-top:28.25pt;width:64.5pt;height:41.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19150,5238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" adj="-11796480,,5400" path="m87314,l819150,r,l819150,436561v,48222,-39092,87314,-87314,87314l,523875r,l,87314c,39092,39092,,87314,xe" fillcolor="white [3201]" strokecolor="#f79646 [3209]" strokeweight="2pt">
                <v:stroke joinstyle="miter"/>
                <v:formulas/>
                <v:path arrowok="t" o:connecttype="custom" o:connectlocs="87314,0;819150,0;819150,0;819150,436561;731836,523875;0,523875;0,523875;0,87314;87314,0" o:connectangles="0,0,0,0,0,0,0,0,0" textboxrect="0,0,819150,523875"/>
                <v:textbox>
                  <w:txbxContent>
                    <w:p w:rsidR="00C300AC" w:rsidRDefault="00C300AC" w:rsidP="00C300AC">
                      <w:pPr>
                        <w:jc w:val="center"/>
                      </w:pPr>
                      <w:r>
                        <w:t>Vessel damage</w:t>
                      </w:r>
                    </w:p>
                  </w:txbxContent>
                </v:textbox>
              </v:shape>
            </w:pict>
          </mc:Fallback>
        </mc:AlternateContent>
      </w:r>
    </w:p>
    <w:p w:rsidR="00C300AC" w:rsidRDefault="00C300AC" w:rsidP="00C300A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1456690</wp:posOffset>
                </wp:positionH>
                <wp:positionV relativeFrom="paragraph">
                  <wp:posOffset>154305</wp:posOffset>
                </wp:positionV>
                <wp:extent cx="1552575" cy="695325"/>
                <wp:effectExtent l="0" t="0" r="28575" b="28575"/>
                <wp:wrapNone/>
                <wp:docPr id="45"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2575" cy="6953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Epidemiolo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5" o:spid="_x0000_s1036" style="position:absolute;margin-left:114.7pt;margin-top:12.15pt;width:122.25pt;height:5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" fillcolor="white [3201]" strokecolor="#f79646 [3209]" strokeweight="2pt">
                <v:path arrowok="t"/>
                <v:textbox>
                  <w:txbxContent>
                    <w:p w:rsidR="00C300AC" w:rsidRDefault="00C300AC" w:rsidP="00C300AC">
                      <w:pPr>
                        <w:jc w:val="center"/>
                      </w:pPr>
                      <w:r>
                        <w:t>Epidemiology</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simplePos x="0" y="0"/>
                <wp:positionH relativeFrom="column">
                  <wp:posOffset>3057525</wp:posOffset>
                </wp:positionH>
                <wp:positionV relativeFrom="paragraph">
                  <wp:posOffset>78105</wp:posOffset>
                </wp:positionV>
                <wp:extent cx="1619250" cy="714375"/>
                <wp:effectExtent l="0" t="0" r="19050" b="28575"/>
                <wp:wrapNone/>
                <wp:docPr id="46" name="Oval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0" cy="7143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6" o:spid="_x0000_s1037" style="position:absolute;margin-left:240.75pt;margin-top:6.15pt;width:127.5pt;height:5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" fillcolor="white [3201]" strokecolor="#f79646 [3209]" strokeweight="2pt">
                <v:path arrowok="t"/>
                <v:textbox>
                  <w:txbxContent>
                    <w:p w:rsidR="00C300AC" w:rsidRDefault="00C300AC" w:rsidP="00C300AC">
                      <w:pPr>
                        <w:jc w:val="center"/>
                      </w:pPr>
                      <w:r>
                        <w:t>Treatment</w:t>
                      </w:r>
                    </w:p>
                  </w:txbxContent>
                </v:textbox>
              </v:oval>
            </w:pict>
          </mc:Fallback>
        </mc:AlternateContent>
      </w:r>
    </w:p>
    <w:p w:rsidR="00C300AC" w:rsidRDefault="00C300AC" w:rsidP="00C300A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simplePos x="0" y="0"/>
                <wp:positionH relativeFrom="column">
                  <wp:posOffset>5447665</wp:posOffset>
                </wp:positionH>
                <wp:positionV relativeFrom="paragraph">
                  <wp:posOffset>283210</wp:posOffset>
                </wp:positionV>
                <wp:extent cx="942975" cy="695325"/>
                <wp:effectExtent l="0" t="0" r="28575" b="28575"/>
                <wp:wrapNone/>
                <wp:docPr id="64" name="Round Diagonal Corner 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2975" cy="695325"/>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Elevate le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64" o:spid="_x0000_s1038" style="position:absolute;margin-left:428.95pt;margin-top:22.3pt;width:74.25pt;height:54.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42975,6953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" adj="-11796480,,5400" path="m115890,l942975,r,l942975,579435v,64004,-51886,115890,-115890,115890l,695325r,l,115890c,51886,51886,,115890,xe" fillcolor="white [3201]" strokecolor="#f79646 [3209]" strokeweight="2pt">
                <v:stroke joinstyle="miter"/>
                <v:formulas/>
                <v:path arrowok="t" o:connecttype="custom" o:connectlocs="115890,0;942975,0;942975,0;942975,579435;827085,695325;0,695325;0,695325;0,115890;115890,0" o:connectangles="0,0,0,0,0,0,0,0,0" textboxrect="0,0,942975,695325"/>
                <v:textbox>
                  <w:txbxContent>
                    <w:p w:rsidR="00C300AC" w:rsidRDefault="00C300AC" w:rsidP="00C300AC">
                      <w:pPr>
                        <w:jc w:val="center"/>
                      </w:pPr>
                      <w:r>
                        <w:t>Elevate legs</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simplePos x="0" y="0"/>
                <wp:positionH relativeFrom="column">
                  <wp:posOffset>4695825</wp:posOffset>
                </wp:positionH>
                <wp:positionV relativeFrom="paragraph">
                  <wp:posOffset>130810</wp:posOffset>
                </wp:positionV>
                <wp:extent cx="714375" cy="352425"/>
                <wp:effectExtent l="0" t="0" r="28575" b="28575"/>
                <wp:wrapNone/>
                <wp:docPr id="61" name="Straight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14375"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65C1B4D" id="Straight Connector 61"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9.75pt,10.3pt" to="426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simplePos x="0" y="0"/>
                <wp:positionH relativeFrom="column">
                  <wp:posOffset>4352925</wp:posOffset>
                </wp:positionH>
                <wp:positionV relativeFrom="paragraph">
                  <wp:posOffset>311785</wp:posOffset>
                </wp:positionV>
                <wp:extent cx="333375" cy="590550"/>
                <wp:effectExtent l="0" t="0" r="28575" b="19050"/>
                <wp:wrapNone/>
                <wp:docPr id="60" name="Straight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33375" cy="5905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73718DF" id="Straight Connector 60"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75pt,24.55pt" to="369pt,7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simplePos x="0" y="0"/>
                <wp:positionH relativeFrom="column">
                  <wp:posOffset>3829050</wp:posOffset>
                </wp:positionH>
                <wp:positionV relativeFrom="paragraph">
                  <wp:posOffset>378460</wp:posOffset>
                </wp:positionV>
                <wp:extent cx="76200" cy="619125"/>
                <wp:effectExtent l="0" t="0" r="19050" b="28575"/>
                <wp:wrapNone/>
                <wp:docPr id="59" name="Straight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6200" cy="6191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B29970E" id="Straight Connector 59"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1.5pt,29.8pt" to="307.5pt,7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simplePos x="0" y="0"/>
                <wp:positionH relativeFrom="column">
                  <wp:posOffset>1562100</wp:posOffset>
                </wp:positionH>
                <wp:positionV relativeFrom="paragraph">
                  <wp:posOffset>378460</wp:posOffset>
                </wp:positionV>
                <wp:extent cx="314325" cy="590550"/>
                <wp:effectExtent l="0" t="0" r="28575" b="19050"/>
                <wp:wrapNone/>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14325" cy="5905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CC1296B" id="Straight Connector 55"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pt,29.8pt" to="147.7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simplePos x="0" y="0"/>
                <wp:positionH relativeFrom="column">
                  <wp:posOffset>2324100</wp:posOffset>
                </wp:positionH>
                <wp:positionV relativeFrom="paragraph">
                  <wp:posOffset>378460</wp:posOffset>
                </wp:positionV>
                <wp:extent cx="190500" cy="600075"/>
                <wp:effectExtent l="0" t="0" r="19050" b="28575"/>
                <wp:wrapNone/>
                <wp:docPr id="56" name="Straight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00" cy="600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E771BE6" id="Straight Connector 56"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pt,29.8pt" to="198pt,7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" strokecolor="#4579b8 [3044]">
                <o:lock v:ext="edit" shapetype="f"/>
              </v:line>
            </w:pict>
          </mc:Fallback>
        </mc:AlternateContent>
      </w:r>
    </w:p>
    <w:p w:rsidR="00C300AC" w:rsidRDefault="00C300AC" w:rsidP="00C300AC">
      <w:pPr>
        <w:spacing w:line="480" w:lineRule="auto"/>
        <w:rPr>
          <w:rFonts w:ascii="Times New Roman" w:hAnsi="Times New Roman" w:cs="Times New Roman"/>
          <w:sz w:val="24"/>
          <w:szCs w:val="24"/>
        </w:rPr>
      </w:pPr>
    </w:p>
    <w:p w:rsidR="00C300AC" w:rsidRDefault="00E734AA" w:rsidP="00C300A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DFDA9BB" wp14:editId="676551E2">
                <wp:simplePos x="0" y="0"/>
                <wp:positionH relativeFrom="column">
                  <wp:posOffset>2009775</wp:posOffset>
                </wp:positionH>
                <wp:positionV relativeFrom="paragraph">
                  <wp:posOffset>18415</wp:posOffset>
                </wp:positionV>
                <wp:extent cx="1247775" cy="762000"/>
                <wp:effectExtent l="0" t="0" r="28575" b="19050"/>
                <wp:wrapNone/>
                <wp:docPr id="58" name="Round Diagonal Corner 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7775" cy="76200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Various cases remai</w:t>
                            </w:r>
                            <w:bookmarkStart w:id="0" w:name="_GoBack"/>
                            <w:r>
                              <w:t>n undiagnosed</w:t>
                            </w:r>
                            <w:bookmarkEnd w:id="0"/>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DA9BB" id="Round Diagonal Corner Rectangle 58" o:spid="_x0000_s1039" style="position:absolute;margin-left:158.25pt;margin-top:1.45pt;width:98.25pt;height:60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47775,762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" adj="-11796480,,5400" path="m127003,l1247775,r,l1247775,634997v,70142,-56861,127003,-127003,127003l,762000r,l,127003c,56861,56861,,127003,xe" fillcolor="white [3201]" strokecolor="#f79646 [3209]" strokeweight="2pt">
                <v:stroke joinstyle="miter"/>
                <v:formulas/>
                <v:path arrowok="t" o:connecttype="custom" o:connectlocs="127003,0;1247775,0;1247775,0;1247775,634997;1120772,762000;0,762000;0,762000;0,127003;127003,0" o:connectangles="0,0,0,0,0,0,0,0,0" textboxrect="0,0,1247775,762000"/>
                <v:textbox>
                  <w:txbxContent>
                    <w:p w:rsidR="00C300AC" w:rsidRDefault="00C300AC" w:rsidP="00C300AC">
                      <w:pPr>
                        <w:jc w:val="center"/>
                      </w:pPr>
                      <w:r>
                        <w:t>Various cases remai</w:t>
                      </w:r>
                      <w:bookmarkStart w:id="1" w:name="_GoBack"/>
                      <w:r>
                        <w:t>n undiagnosed</w:t>
                      </w:r>
                      <w:bookmarkEnd w:id="1"/>
                    </w:p>
                  </w:txbxContent>
                </v:textbox>
              </v:shape>
            </w:pict>
          </mc:Fallback>
        </mc:AlternateContent>
      </w:r>
      <w:r w:rsidR="00C300AC">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1EB68553" wp14:editId="5B2580FD">
                <wp:simplePos x="0" y="0"/>
                <wp:positionH relativeFrom="column">
                  <wp:posOffset>4438650</wp:posOffset>
                </wp:positionH>
                <wp:positionV relativeFrom="paragraph">
                  <wp:posOffset>17145</wp:posOffset>
                </wp:positionV>
                <wp:extent cx="923925" cy="695325"/>
                <wp:effectExtent l="0" t="0" r="28575" b="28575"/>
                <wp:wrapNone/>
                <wp:docPr id="63" name="Round Diagonal Corner 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3925" cy="695325"/>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Warfar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63" o:spid="_x0000_s1039" style="position:absolute;margin-left:349.5pt;margin-top:1.35pt;width:72.75pt;height:54.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23925,6953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" adj="-11796480,,5400" path="m115890,l923925,r,l923925,579435v,64004,-51886,115890,-115890,115890l,695325r,l,115890c,51886,51886,,115890,xe" fillcolor="white [3201]" strokecolor="#f79646 [3209]" strokeweight="2pt">
                <v:stroke joinstyle="miter"/>
                <v:formulas/>
                <v:path arrowok="t" o:connecttype="custom" o:connectlocs="115890,0;923925,0;923925,0;923925,579435;808035,695325;0,695325;0,695325;0,115890;115890,0" o:connectangles="0,0,0,0,0,0,0,0,0" textboxrect="0,0,923925,695325"/>
                <v:textbox>
                  <w:txbxContent>
                    <w:p w:rsidR="00C300AC" w:rsidRDefault="00C300AC" w:rsidP="00C300AC">
                      <w:pPr>
                        <w:jc w:val="center"/>
                      </w:pPr>
                      <w:r>
                        <w:t>Warfarin</w:t>
                      </w:r>
                    </w:p>
                  </w:txbxContent>
                </v:textbox>
              </v:shape>
            </w:pict>
          </mc:Fallback>
        </mc:AlternateContent>
      </w:r>
      <w:r w:rsidR="00C300AC">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8D260D2" wp14:editId="49D93C3E">
                <wp:simplePos x="0" y="0"/>
                <wp:positionH relativeFrom="column">
                  <wp:posOffset>3381375</wp:posOffset>
                </wp:positionH>
                <wp:positionV relativeFrom="paragraph">
                  <wp:posOffset>83820</wp:posOffset>
                </wp:positionV>
                <wp:extent cx="933450" cy="704850"/>
                <wp:effectExtent l="0" t="0" r="19050" b="19050"/>
                <wp:wrapNone/>
                <wp:docPr id="62" name="Round Diagonal Corner 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70485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Hepar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8D260D2" id="Round Diagonal Corner Rectangle 62" o:spid="_x0000_s1041" style="position:absolute;margin-left:266.25pt;margin-top:6.6pt;width:73.5pt;height: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933450,7048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" adj="-11796480,,5400" path="m117477,l933450,r,l933450,587373v,64881,-52596,117477,-117477,117477l,704850r,l,117477c,52596,52596,,117477,xe" fillcolor="white [3201]" strokecolor="#f79646 [3209]" strokeweight="2pt">
                <v:stroke joinstyle="miter"/>
                <v:formulas/>
                <v:path arrowok="t" o:connecttype="custom" o:connectlocs="117477,0;933450,0;933450,0;933450,587373;815973,704850;0,704850;0,704850;0,117477;117477,0" o:connectangles="0,0,0,0,0,0,0,0,0" textboxrect="0,0,933450,704850"/>
                <v:textbox>
                  <w:txbxContent>
                    <w:p w:rsidR="00C300AC" w:rsidRDefault="00C300AC" w:rsidP="00C300AC">
                      <w:pPr>
                        <w:jc w:val="center"/>
                      </w:pPr>
                      <w:r>
                        <w:t>Heparin</w:t>
                      </w:r>
                    </w:p>
                  </w:txbxContent>
                </v:textbox>
              </v:shape>
            </w:pict>
          </mc:Fallback>
        </mc:AlternateContent>
      </w:r>
      <w:r w:rsidR="00C300AC">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simplePos x="0" y="0"/>
                <wp:positionH relativeFrom="column">
                  <wp:posOffset>638175</wp:posOffset>
                </wp:positionH>
                <wp:positionV relativeFrom="paragraph">
                  <wp:posOffset>7620</wp:posOffset>
                </wp:positionV>
                <wp:extent cx="1314450" cy="723900"/>
                <wp:effectExtent l="0" t="0" r="19050" b="19050"/>
                <wp:wrapNone/>
                <wp:docPr id="57" name="Round Diagonal Corner 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450" cy="72390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Annual incident of about one in thousands peo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57" o:spid="_x0000_s1042" style="position:absolute;margin-left:50.25pt;margin-top:.6pt;width:103.5pt;height:5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314450,7239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" adj="-11796480,,5400" path="m120652,l1314450,r,l1314450,603248v,66634,-54018,120652,-120652,120652l,723900r,l,120652c,54018,54018,,120652,xe" fillcolor="white [3201]" strokecolor="#f79646 [3209]" strokeweight="2pt">
                <v:stroke joinstyle="miter"/>
                <v:formulas/>
                <v:path arrowok="t" o:connecttype="custom" o:connectlocs="120652,0;1314450,0;1314450,0;1314450,603248;1193798,723900;0,723900;0,723900;0,120652;120652,0" o:connectangles="0,0,0,0,0,0,0,0,0" textboxrect="0,0,1314450,723900"/>
                <v:textbox>
                  <w:txbxContent>
                    <w:p w:rsidR="00C300AC" w:rsidRDefault="00C300AC" w:rsidP="00C300AC">
                      <w:pPr>
                        <w:jc w:val="center"/>
                      </w:pPr>
                      <w:r>
                        <w:t>Annual incident of about one in thousands people</w:t>
                      </w:r>
                    </w:p>
                  </w:txbxContent>
                </v:textbox>
              </v:shape>
            </w:pict>
          </mc:Fallback>
        </mc:AlternateContent>
      </w:r>
    </w:p>
    <w:p w:rsidR="00C300AC" w:rsidRPr="00B91CD9" w:rsidRDefault="00C300AC" w:rsidP="00C300AC">
      <w:pPr>
        <w:spacing w:line="480" w:lineRule="auto"/>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lastRenderedPageBreak/>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sidR="00365885">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3088A3BF" wp14:editId="04FE9807">
                <wp:simplePos x="0" y="0"/>
                <wp:positionH relativeFrom="margin">
                  <wp:posOffset>4276725</wp:posOffset>
                </wp:positionH>
                <wp:positionV relativeFrom="paragraph">
                  <wp:posOffset>1876424</wp:posOffset>
                </wp:positionV>
                <wp:extent cx="2400300" cy="657225"/>
                <wp:effectExtent l="0" t="0" r="19050" b="28575"/>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00300" cy="6572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Arteries circulate oxygen rich blood to the bo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88A3BF" id="Oval 12" o:spid="_x0000_s1043" style="position:absolute;margin-left:336.75pt;margin-top:147.75pt;width:189pt;height:51.7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" fillcolor="white [3201]" strokecolor="#f79646 [3209]" strokeweight="2pt">
                <v:path arrowok="t"/>
                <v:textbox>
                  <w:txbxContent>
                    <w:p w:rsidR="00C300AC" w:rsidRDefault="00C300AC" w:rsidP="00C300AC">
                      <w:pPr>
                        <w:jc w:val="center"/>
                      </w:pPr>
                      <w:r>
                        <w:t>Arteries circulate oxygen rich blood to the body</w:t>
                      </w:r>
                    </w:p>
                  </w:txbxContent>
                </v:textbox>
                <w10:wrap anchorx="margin"/>
              </v:oval>
            </w:pict>
          </mc:Fallback>
        </mc:AlternateContent>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sidR="00365885">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7AD43EB3" wp14:editId="3B765230">
                <wp:simplePos x="0" y="0"/>
                <wp:positionH relativeFrom="margin">
                  <wp:posOffset>2247900</wp:posOffset>
                </wp:positionH>
                <wp:positionV relativeFrom="paragraph">
                  <wp:posOffset>3352800</wp:posOffset>
                </wp:positionV>
                <wp:extent cx="1466850" cy="647700"/>
                <wp:effectExtent l="0" t="0" r="19050" b="1905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6850" cy="64770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Physical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AD43EB3" id="Oval 11" o:spid="_x0000_s1044" style="position:absolute;margin-left:177pt;margin-top:264pt;width:115.5pt;height:51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" fillcolor="white [3201]" strokecolor="#f79646 [3209]" strokeweight="2pt">
                <v:path arrowok="t"/>
                <v:textbox>
                  <w:txbxContent>
                    <w:p w:rsidR="00C300AC" w:rsidRDefault="00C300AC" w:rsidP="00C300AC">
                      <w:pPr>
                        <w:jc w:val="center"/>
                      </w:pPr>
                      <w:r>
                        <w:t>Physical assessment</w:t>
                      </w:r>
                    </w:p>
                  </w:txbxContent>
                </v:textbox>
                <w10:wrap anchorx="margin"/>
              </v:oval>
            </w:pict>
          </mc:Fallback>
        </mc:AlternateContent>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453BCA56" wp14:editId="21CE2959">
                <wp:simplePos x="0" y="0"/>
                <wp:positionH relativeFrom="margin">
                  <wp:align>center</wp:align>
                </wp:positionH>
                <wp:positionV relativeFrom="paragraph">
                  <wp:posOffset>4352925</wp:posOffset>
                </wp:positionV>
                <wp:extent cx="1476375" cy="581025"/>
                <wp:effectExtent l="0" t="0" r="28575" b="28575"/>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6375" cy="5810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r>
                              <w:t>Health his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3BCA56" id="Oval 23" o:spid="_x0000_s1045" style="position:absolute;margin-left:0;margin-top:342.75pt;width:116.25pt;height:45.75pt;z-index:251711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" fillcolor="white [3201]" strokecolor="#f79646 [3209]" strokeweight="2pt">
                <v:path arrowok="t"/>
                <v:textbox>
                  <w:txbxContent>
                    <w:p w:rsidR="00C300AC" w:rsidRDefault="00C300AC" w:rsidP="00C300AC">
                      <w:r>
                        <w:t>Health history</w:t>
                      </w:r>
                    </w:p>
                  </w:txbxContent>
                </v:textbox>
                <w10:wrap anchorx="margin"/>
              </v:oval>
            </w:pict>
          </mc:Fallback>
        </mc:AlternateContent>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7D150894" wp14:editId="2AF72062">
                <wp:simplePos x="0" y="0"/>
                <wp:positionH relativeFrom="margin">
                  <wp:align>center</wp:align>
                </wp:positionH>
                <wp:positionV relativeFrom="paragraph">
                  <wp:posOffset>5162550</wp:posOffset>
                </wp:positionV>
                <wp:extent cx="542925" cy="9525"/>
                <wp:effectExtent l="0" t="0" r="28575" b="2857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29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EC7A604" id="Straight Connector 24" o:spid="_x0000_s1026" style="position:absolute;flip:y;z-index:2517125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406.5pt" to="42.75pt,40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" strokecolor="#4579b8 [3044]">
                <o:lock v:ext="edit" shapetype="f"/>
                <w10:wrap anchorx="margin"/>
              </v:line>
            </w:pict>
          </mc:Fallback>
        </mc:AlternateContent>
      </w:r>
      <w:r>
        <w:rPr>
          <w:rFonts w:ascii="Times New Roman" w:hAnsi="Times New Roman" w:cs="Times New Roman"/>
          <w:sz w:val="24"/>
          <w:szCs w:val="24"/>
        </w:rPr>
        <w:br/>
      </w: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65A22AF0" wp14:editId="19562324">
                <wp:simplePos x="0" y="0"/>
                <wp:positionH relativeFrom="margin">
                  <wp:posOffset>1771650</wp:posOffset>
                </wp:positionH>
                <wp:positionV relativeFrom="paragraph">
                  <wp:posOffset>5467350</wp:posOffset>
                </wp:positionV>
                <wp:extent cx="2409825" cy="628650"/>
                <wp:effectExtent l="0" t="0" r="28575" b="1905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09825" cy="62865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Blood pressure measuring in bilateral le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A22AF0" id="Oval 25" o:spid="_x0000_s1046" style="position:absolute;margin-left:139.5pt;margin-top:430.5pt;width:189.75pt;height:49.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" fillcolor="white [3201]" strokecolor="#f79646 [3209]" strokeweight="2pt">
                <v:path arrowok="t"/>
                <v:textbox>
                  <w:txbxContent>
                    <w:p w:rsidR="00C300AC" w:rsidRDefault="00C300AC" w:rsidP="00C300AC">
                      <w:pPr>
                        <w:jc w:val="center"/>
                      </w:pPr>
                      <w:r>
                        <w:t>Blood pressure measuring in bilateral legs</w:t>
                      </w:r>
                    </w:p>
                  </w:txbxContent>
                </v:textbox>
                <w10:wrap anchorx="margin"/>
              </v:oval>
            </w:pict>
          </mc:Fallback>
        </mc:AlternateContent>
      </w:r>
      <w:r>
        <w:rPr>
          <w:rFonts w:ascii="Times New Roman" w:hAnsi="Times New Roman" w:cs="Times New Roman"/>
          <w:sz w:val="24"/>
          <w:szCs w:val="24"/>
        </w:rPr>
        <w:br/>
      </w:r>
      <w:r w:rsidR="00365885">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6B2EB6ED" wp14:editId="7A2C7F61">
                <wp:simplePos x="0" y="0"/>
                <wp:positionH relativeFrom="column">
                  <wp:posOffset>4705350</wp:posOffset>
                </wp:positionH>
                <wp:positionV relativeFrom="paragraph">
                  <wp:posOffset>5857874</wp:posOffset>
                </wp:positionV>
                <wp:extent cx="1476375" cy="676275"/>
                <wp:effectExtent l="0" t="0" r="28575" b="28575"/>
                <wp:wrapNone/>
                <wp:docPr id="34"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6375" cy="6762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365885" w:rsidP="00C300AC">
                            <w:pPr>
                              <w:jc w:val="center"/>
                            </w:pPr>
                            <w:r>
                              <w:t>Patient have CV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6B2EB6ED" id="Oval 34" o:spid="_x0000_s1047" style="position:absolute;margin-left:370.5pt;margin-top:461.25pt;width:116.25pt;height:53.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" fillcolor="white [3201]" strokecolor="#f79646 [3209]" strokeweight="2pt">
                <v:path arrowok="t"/>
                <v:textbox>
                  <w:txbxContent>
                    <w:p w:rsidR="00C300AC" w:rsidRDefault="00365885" w:rsidP="00C300AC">
                      <w:pPr>
                        <w:jc w:val="center"/>
                      </w:pPr>
                      <w:r>
                        <w:t>Patient have CVI</w:t>
                      </w:r>
                    </w:p>
                  </w:txbxContent>
                </v:textbox>
              </v:oval>
            </w:pict>
          </mc:Fallback>
        </mc:AlternateContent>
      </w:r>
      <w:r>
        <w:rPr>
          <w:rFonts w:ascii="Times New Roman" w:hAnsi="Times New Roman" w:cs="Times New Roman"/>
          <w:sz w:val="24"/>
          <w:szCs w:val="24"/>
        </w:rPr>
        <w:br/>
      </w: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62FE0F19" wp14:editId="47961909">
                <wp:simplePos x="0" y="0"/>
                <wp:positionH relativeFrom="column">
                  <wp:posOffset>2914650</wp:posOffset>
                </wp:positionH>
                <wp:positionV relativeFrom="paragraph">
                  <wp:posOffset>6172200</wp:posOffset>
                </wp:positionV>
                <wp:extent cx="9525" cy="447675"/>
                <wp:effectExtent l="0" t="0" r="28575" b="28575"/>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4476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37E92" id="Straight Connector 26"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9.5pt,486pt" to="230.25pt,5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" strokecolor="#4579b8 [3044]">
                <o:lock v:ext="edit" shapetype="f"/>
              </v:line>
            </w:pict>
          </mc:Fallback>
        </mc:AlternateContent>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644B37C6" wp14:editId="34A7880A">
                <wp:simplePos x="0" y="0"/>
                <wp:positionH relativeFrom="margin">
                  <wp:posOffset>2171700</wp:posOffset>
                </wp:positionH>
                <wp:positionV relativeFrom="paragraph">
                  <wp:posOffset>6705599</wp:posOffset>
                </wp:positionV>
                <wp:extent cx="1581150" cy="695325"/>
                <wp:effectExtent l="0" t="0" r="19050" b="28575"/>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150" cy="6953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Duplex ultrasound</w:t>
                            </w:r>
                          </w:p>
                          <w:p w:rsidR="00C300AC" w:rsidRDefault="00C300AC" w:rsidP="00C300AC">
                            <w:pPr>
                              <w:jc w:val="center"/>
                            </w:pPr>
                          </w:p>
                          <w:p w:rsidR="00C300AC" w:rsidRDefault="00C300AC" w:rsidP="00C300AC">
                            <w:pPr>
                              <w:jc w:val="center"/>
                            </w:pPr>
                          </w:p>
                          <w:p w:rsidR="00C300AC" w:rsidRDefault="00C300AC" w:rsidP="00C300AC">
                            <w:pPr>
                              <w:jc w:val="center"/>
                            </w:pPr>
                          </w:p>
                          <w:p w:rsidR="00C300AC" w:rsidRDefault="00C300AC" w:rsidP="00C300AC">
                            <w:pPr>
                              <w:jc w:val="center"/>
                            </w:pPr>
                          </w:p>
                          <w:p w:rsidR="00C300AC" w:rsidRDefault="00C300AC" w:rsidP="00C300AC">
                            <w:pPr>
                              <w:jc w:val="center"/>
                            </w:pPr>
                          </w:p>
                          <w:p w:rsidR="00C300AC" w:rsidRDefault="00C300AC" w:rsidP="00C300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44B37C6" id="Oval 27" o:spid="_x0000_s1048" style="position:absolute;margin-left:171pt;margin-top:528pt;width:124.5pt;height:54.75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" fillcolor="white [3201]" strokecolor="#f79646 [3209]" strokeweight="2pt">
                <v:path arrowok="t"/>
                <v:textbox>
                  <w:txbxContent>
                    <w:p w:rsidR="00C300AC" w:rsidRDefault="00C300AC" w:rsidP="00C300AC">
                      <w:pPr>
                        <w:jc w:val="center"/>
                      </w:pPr>
                      <w:r>
                        <w:t>Duplex ultrasound</w:t>
                      </w:r>
                    </w:p>
                    <w:p w:rsidR="00C300AC" w:rsidRDefault="00C300AC" w:rsidP="00C300AC">
                      <w:pPr>
                        <w:jc w:val="center"/>
                      </w:pPr>
                    </w:p>
                    <w:p w:rsidR="00C300AC" w:rsidRDefault="00C300AC" w:rsidP="00C300AC">
                      <w:pPr>
                        <w:jc w:val="center"/>
                      </w:pPr>
                    </w:p>
                    <w:p w:rsidR="00C300AC" w:rsidRDefault="00C300AC" w:rsidP="00C300AC">
                      <w:pPr>
                        <w:jc w:val="center"/>
                      </w:pPr>
                    </w:p>
                    <w:p w:rsidR="00C300AC" w:rsidRDefault="00C300AC" w:rsidP="00C300AC">
                      <w:pPr>
                        <w:jc w:val="center"/>
                      </w:pPr>
                    </w:p>
                    <w:p w:rsidR="00C300AC" w:rsidRDefault="00C300AC" w:rsidP="00C300AC">
                      <w:pPr>
                        <w:jc w:val="center"/>
                      </w:pPr>
                    </w:p>
                    <w:p w:rsidR="00C300AC" w:rsidRDefault="00C300AC" w:rsidP="00C300AC">
                      <w:pPr>
                        <w:jc w:val="center"/>
                      </w:pPr>
                    </w:p>
                  </w:txbxContent>
                </v:textbox>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1A1AAAB2" wp14:editId="0C1337F3">
                <wp:simplePos x="0" y="0"/>
                <wp:positionH relativeFrom="column">
                  <wp:posOffset>1247775</wp:posOffset>
                </wp:positionH>
                <wp:positionV relativeFrom="paragraph">
                  <wp:posOffset>2743200</wp:posOffset>
                </wp:positionV>
                <wp:extent cx="581025" cy="1228725"/>
                <wp:effectExtent l="0" t="0" r="85725" b="476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1025" cy="1228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6F86D6" id="_x0000_t32" coordsize="21600,21600" o:spt="32" o:oned="t" path="m,l21600,21600e" filled="f">
                <v:path arrowok="t" fillok="f" o:connecttype="none"/>
                <o:lock v:ext="edit" shapetype="t"/>
              </v:shapetype>
              <v:shape id="Straight Arrow Connector 19" o:spid="_x0000_s1026" type="#_x0000_t32" style="position:absolute;margin-left:98.25pt;margin-top:3in;width:45.75pt;height:96.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" strokecolor="#4579b8 [3044]">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6B97814E" wp14:editId="2E487E08">
                <wp:simplePos x="0" y="0"/>
                <wp:positionH relativeFrom="column">
                  <wp:posOffset>5448300</wp:posOffset>
                </wp:positionH>
                <wp:positionV relativeFrom="paragraph">
                  <wp:posOffset>5229225</wp:posOffset>
                </wp:positionV>
                <wp:extent cx="9525" cy="552450"/>
                <wp:effectExtent l="0" t="0" r="28575" b="19050"/>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524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FC97B7" id="Straight Connector 33"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9pt,411.75pt" to="429.75pt,4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2E17B394" wp14:editId="5E50F0DB">
                <wp:simplePos x="0" y="0"/>
                <wp:positionH relativeFrom="column">
                  <wp:posOffset>4467225</wp:posOffset>
                </wp:positionH>
                <wp:positionV relativeFrom="paragraph">
                  <wp:posOffset>4495800</wp:posOffset>
                </wp:positionV>
                <wp:extent cx="1905000" cy="638175"/>
                <wp:effectExtent l="0" t="0" r="19050" b="28575"/>
                <wp:wrapNone/>
                <wp:docPr id="32" name="Oval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05000" cy="6381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Veins cannot pump bl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E17B394" id="Oval 32" o:spid="_x0000_s1049" style="position:absolute;margin-left:351.75pt;margin-top:354pt;width:150pt;height:50.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" fillcolor="white [3201]" strokecolor="#f79646 [3209]" strokeweight="2pt">
                <v:path arrowok="t"/>
                <v:textbox>
                  <w:txbxContent>
                    <w:p w:rsidR="00C300AC" w:rsidRDefault="00C300AC" w:rsidP="00C300AC">
                      <w:pPr>
                        <w:jc w:val="center"/>
                      </w:pPr>
                      <w:r>
                        <w:t>Veins cannot pump blood</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6234F552" wp14:editId="24B43CFB">
                <wp:simplePos x="0" y="0"/>
                <wp:positionH relativeFrom="column">
                  <wp:posOffset>5429250</wp:posOffset>
                </wp:positionH>
                <wp:positionV relativeFrom="paragraph">
                  <wp:posOffset>3829050</wp:posOffset>
                </wp:positionV>
                <wp:extent cx="9525" cy="571500"/>
                <wp:effectExtent l="0" t="0" r="28575" b="1905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571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D375575" id="Straight Connector 31"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7.5pt,301.5pt" to="428.25pt,3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31943C21" wp14:editId="1ED39AC0">
                <wp:simplePos x="0" y="0"/>
                <wp:positionH relativeFrom="column">
                  <wp:posOffset>4304665</wp:posOffset>
                </wp:positionH>
                <wp:positionV relativeFrom="paragraph">
                  <wp:posOffset>2914650</wp:posOffset>
                </wp:positionV>
                <wp:extent cx="2333625" cy="857250"/>
                <wp:effectExtent l="0" t="0" r="28575" b="19050"/>
                <wp:wrapNone/>
                <wp:docPr id="30" name="Oval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3625" cy="85725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Veins return oxygen poor blood to the he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943C21" id="Oval 30" o:spid="_x0000_s1050" style="position:absolute;margin-left:338.95pt;margin-top:229.5pt;width:183.75pt;height:6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" fillcolor="white [3201]" strokecolor="#f79646 [3209]" strokeweight="2pt">
                <v:path arrowok="t"/>
                <v:textbox>
                  <w:txbxContent>
                    <w:p w:rsidR="00C300AC" w:rsidRDefault="00C300AC" w:rsidP="00C300AC">
                      <w:pPr>
                        <w:jc w:val="center"/>
                      </w:pPr>
                      <w:r>
                        <w:t>Veins return oxygen poor blood to the heart</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36E48CA5" wp14:editId="78F4680F">
                <wp:simplePos x="0" y="0"/>
                <wp:positionH relativeFrom="column">
                  <wp:posOffset>5067300</wp:posOffset>
                </wp:positionH>
                <wp:positionV relativeFrom="paragraph">
                  <wp:posOffset>2733675</wp:posOffset>
                </wp:positionV>
                <wp:extent cx="952500" cy="9525"/>
                <wp:effectExtent l="0" t="0" r="19050" b="28575"/>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5250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C4E061E" id="Straight Connector 29"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9pt,215.25pt" to="474pt,3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53490AA6" wp14:editId="342A5E3E">
                <wp:simplePos x="0" y="0"/>
                <wp:positionH relativeFrom="margin">
                  <wp:align>center</wp:align>
                </wp:positionH>
                <wp:positionV relativeFrom="paragraph">
                  <wp:posOffset>1524000</wp:posOffset>
                </wp:positionV>
                <wp:extent cx="9525" cy="257175"/>
                <wp:effectExtent l="0" t="0" r="28575" b="28575"/>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571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F4A8E5" id="Straight Connector 28" o:spid="_x0000_s1026" style="position:absolute;z-index:251716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120pt" to=".75pt,1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" strokecolor="#4579b8 [3044]">
                <o:lock v:ext="edit" shapetype="f"/>
                <w10:wrap anchorx="margin"/>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586E457E" wp14:editId="196CCBDE">
                <wp:simplePos x="0" y="0"/>
                <wp:positionH relativeFrom="margin">
                  <wp:align>center</wp:align>
                </wp:positionH>
                <wp:positionV relativeFrom="paragraph">
                  <wp:posOffset>771525</wp:posOffset>
                </wp:positionV>
                <wp:extent cx="2057400" cy="695325"/>
                <wp:effectExtent l="0" t="0" r="1905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7400" cy="695325"/>
                        </a:xfrm>
                        <a:prstGeom prst="rect">
                          <a:avLst/>
                        </a:prstGeom>
                      </wps:spPr>
                      <wps:style>
                        <a:lnRef idx="2">
                          <a:schemeClr val="accent6"/>
                        </a:lnRef>
                        <a:fillRef idx="1">
                          <a:schemeClr val="lt1"/>
                        </a:fillRef>
                        <a:effectRef idx="0">
                          <a:schemeClr val="accent6"/>
                        </a:effectRef>
                        <a:fontRef idx="minor">
                          <a:schemeClr val="dk1"/>
                        </a:fontRef>
                      </wps:style>
                      <wps:txbx>
                        <w:txbxContent>
                          <w:p w:rsidR="00C300AC" w:rsidRPr="00B86A20" w:rsidRDefault="00C300AC" w:rsidP="00C300AC">
                            <w:pPr>
                              <w:jc w:val="center"/>
                              <w:rPr>
                                <w:b/>
                              </w:rPr>
                            </w:pPr>
                            <w:r w:rsidRPr="00B86A20">
                              <w:rPr>
                                <w:b/>
                              </w:rPr>
                              <w:t>Chronic Venous Insuffici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E457E" id="Rectangle 3" o:spid="_x0000_s1051" style="position:absolute;margin-left:0;margin-top:60.75pt;width:162pt;height:54.75pt;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" fillcolor="white [3201]" strokecolor="#f79646 [3209]" strokeweight="2pt">
                <v:path arrowok="t"/>
                <v:textbox>
                  <w:txbxContent>
                    <w:p w:rsidR="00C300AC" w:rsidRPr="00B86A20" w:rsidRDefault="00C300AC" w:rsidP="00C300AC">
                      <w:pPr>
                        <w:jc w:val="center"/>
                        <w:rPr>
                          <w:b/>
                        </w:rPr>
                      </w:pPr>
                      <w:r w:rsidRPr="00B86A20">
                        <w:rPr>
                          <w:b/>
                        </w:rPr>
                        <w:t>Chronic Venous Insufficiency</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7DD5B5FF" wp14:editId="0AB3FA3E">
                <wp:simplePos x="0" y="0"/>
                <wp:positionH relativeFrom="column">
                  <wp:posOffset>2619375</wp:posOffset>
                </wp:positionH>
                <wp:positionV relativeFrom="paragraph">
                  <wp:posOffset>4133850</wp:posOffset>
                </wp:positionV>
                <wp:extent cx="609600" cy="9525"/>
                <wp:effectExtent l="0" t="0" r="19050" b="28575"/>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960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666A58" id="Straight Connector 20"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6.25pt,325.5pt" to="254.25pt,3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" strokecolor="#4579b8 [3044]">
                <o:lock v:ext="edit" shapetype="f"/>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53836E81" wp14:editId="74333FAC">
                <wp:simplePos x="0" y="0"/>
                <wp:positionH relativeFrom="column">
                  <wp:posOffset>3829050</wp:posOffset>
                </wp:positionH>
                <wp:positionV relativeFrom="paragraph">
                  <wp:posOffset>2105025</wp:posOffset>
                </wp:positionV>
                <wp:extent cx="409575" cy="45720"/>
                <wp:effectExtent l="0" t="38100" r="47625" b="8763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9575" cy="457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738111" id="Straight Arrow Connector 7" o:spid="_x0000_s1026" type="#_x0000_t32" style="position:absolute;margin-left:301.5pt;margin-top:165.75pt;width:32.25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" strokecolor="#4579b8 [3044]">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9AAD84D" wp14:editId="4A38D2F8">
                <wp:simplePos x="0" y="0"/>
                <wp:positionH relativeFrom="margin">
                  <wp:align>center</wp:align>
                </wp:positionH>
                <wp:positionV relativeFrom="paragraph">
                  <wp:posOffset>2381250</wp:posOffset>
                </wp:positionV>
                <wp:extent cx="9525" cy="933450"/>
                <wp:effectExtent l="38100" t="0" r="66675" b="571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933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6365C01" id="Straight Arrow Connector 8" o:spid="_x0000_s1026" type="#_x0000_t32" style="position:absolute;margin-left:0;margin-top:187.5pt;width:.75pt;height:73.5pt;z-index:2516971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" strokecolor="#4579b8 [3044]">
                <v:stroke endarrow="block"/>
                <o:lock v:ext="edit" shapetype="f"/>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01025B80" wp14:editId="527CE416">
                <wp:simplePos x="0" y="0"/>
                <wp:positionH relativeFrom="margin">
                  <wp:posOffset>542925</wp:posOffset>
                </wp:positionH>
                <wp:positionV relativeFrom="paragraph">
                  <wp:posOffset>4048125</wp:posOffset>
                </wp:positionV>
                <wp:extent cx="1362075" cy="638175"/>
                <wp:effectExtent l="0" t="0" r="28575" b="28575"/>
                <wp:wrapNone/>
                <wp:docPr id="16" name="Round Diagonal Corner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638175"/>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Backflow of bl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1025B80" id="Round Diagonal Corner Rectangle 16" o:spid="_x0000_s1052" style="position:absolute;margin-left:42.75pt;margin-top:318.75pt;width:107.25pt;height:50.2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coordsize="1362075,6381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" adj="-11796480,,5400" path="m106365,l1362075,r,l1362075,531810v,58744,-47621,106365,-106365,106365l,638175r,l,106365c,47621,47621,,106365,xe" fillcolor="white [3201]" strokecolor="#f79646 [3209]" strokeweight="2pt">
                <v:stroke joinstyle="miter"/>
                <v:formulas/>
                <v:path arrowok="t" o:connecttype="custom" o:connectlocs="106365,0;1362075,0;1362075,0;1362075,531810;1255710,638175;0,638175;0,638175;0,106365;106365,0" o:connectangles="0,0,0,0,0,0,0,0,0" textboxrect="0,0,1362075,638175"/>
                <v:textbox>
                  <w:txbxContent>
                    <w:p w:rsidR="00C300AC" w:rsidRDefault="00C300AC" w:rsidP="00C300AC">
                      <w:pPr>
                        <w:jc w:val="center"/>
                      </w:pPr>
                      <w:r>
                        <w:t>Backflow of blood</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C470EBD" wp14:editId="6D0D396E">
                <wp:simplePos x="0" y="0"/>
                <wp:positionH relativeFrom="margin">
                  <wp:posOffset>76200</wp:posOffset>
                </wp:positionH>
                <wp:positionV relativeFrom="paragraph">
                  <wp:posOffset>1104900</wp:posOffset>
                </wp:positionV>
                <wp:extent cx="1371600" cy="619125"/>
                <wp:effectExtent l="0" t="0" r="19050" b="28575"/>
                <wp:wrapNone/>
                <wp:docPr id="15" name="Round Diagonal Corner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619125"/>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Valve da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470EBD" id="Round Diagonal Corner Rectangle 15" o:spid="_x0000_s1053" style="position:absolute;margin-left:6pt;margin-top:87pt;width:108pt;height:48.7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371600,6191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" adj="-11796480,,5400" path="m103190,l1371600,r,l1371600,515935v,56990,-46200,103190,-103190,103190l,619125r,l,103190c,46200,46200,,103190,xe" fillcolor="white [3201]" strokecolor="#f79646 [3209]" strokeweight="2pt">
                <v:stroke joinstyle="miter"/>
                <v:formulas/>
                <v:path arrowok="t" o:connecttype="custom" o:connectlocs="103190,0;1371600,0;1371600,0;1371600,515935;1268410,619125;0,619125;0,619125;0,103190;103190,0" o:connectangles="0,0,0,0,0,0,0,0,0" textboxrect="0,0,1371600,619125"/>
                <v:textbox>
                  <w:txbxContent>
                    <w:p w:rsidR="00C300AC" w:rsidRDefault="00C300AC" w:rsidP="00C300AC">
                      <w:pPr>
                        <w:jc w:val="center"/>
                      </w:pPr>
                      <w:r>
                        <w:t>Valve damage</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F6129D2" wp14:editId="3D8E36AE">
                <wp:simplePos x="0" y="0"/>
                <wp:positionH relativeFrom="column">
                  <wp:posOffset>600075</wp:posOffset>
                </wp:positionH>
                <wp:positionV relativeFrom="paragraph">
                  <wp:posOffset>1752600</wp:posOffset>
                </wp:positionV>
                <wp:extent cx="104775" cy="438150"/>
                <wp:effectExtent l="57150" t="38100" r="28575" b="190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04775"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61FC60" id="Straight Arrow Connector 18" o:spid="_x0000_s1026" type="#_x0000_t32" style="position:absolute;margin-left:47.25pt;margin-top:138pt;width:8.25pt;height:34.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" strokecolor="#4579b8 [3044]">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13D47F70" wp14:editId="5A29B770">
                <wp:simplePos x="0" y="0"/>
                <wp:positionH relativeFrom="column">
                  <wp:posOffset>1285240</wp:posOffset>
                </wp:positionH>
                <wp:positionV relativeFrom="paragraph">
                  <wp:posOffset>1914525</wp:posOffset>
                </wp:positionV>
                <wp:extent cx="742950" cy="447675"/>
                <wp:effectExtent l="38100" t="0" r="19050" b="4762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42950" cy="44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F78100" id="Straight Arrow Connector 9" o:spid="_x0000_s1026" type="#_x0000_t32" style="position:absolute;margin-left:101.2pt;margin-top:150.75pt;width:58.5pt;height:35.25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" strokecolor="#4579b8 [3044]">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D6F3608" wp14:editId="7E788B6C">
                <wp:simplePos x="0" y="0"/>
                <wp:positionH relativeFrom="column">
                  <wp:posOffset>2038350</wp:posOffset>
                </wp:positionH>
                <wp:positionV relativeFrom="paragraph">
                  <wp:posOffset>1819275</wp:posOffset>
                </wp:positionV>
                <wp:extent cx="1752600" cy="542925"/>
                <wp:effectExtent l="0" t="0" r="19050"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2600" cy="542925"/>
                        </a:xfrm>
                        <a:prstGeom prst="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Pathophysiolo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D6F3608" id="Rectangle 6" o:spid="_x0000_s1054" style="position:absolute;margin-left:160.5pt;margin-top:143.25pt;width:138pt;height:42.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" fillcolor="white [3201]" strokecolor="#f79646 [3209]" strokeweight="2pt">
                <v:path arrowok="t"/>
                <v:textbox>
                  <w:txbxContent>
                    <w:p w:rsidR="00C300AC" w:rsidRDefault="00C300AC" w:rsidP="00C300AC">
                      <w:pPr>
                        <w:jc w:val="center"/>
                      </w:pPr>
                      <w:r>
                        <w:t>Pathophysiology</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7189A91D" wp14:editId="4929B98B">
                <wp:simplePos x="0" y="0"/>
                <wp:positionH relativeFrom="column">
                  <wp:posOffset>514350</wp:posOffset>
                </wp:positionH>
                <wp:positionV relativeFrom="paragraph">
                  <wp:posOffset>2838450</wp:posOffset>
                </wp:positionV>
                <wp:extent cx="9525" cy="200025"/>
                <wp:effectExtent l="76200" t="0" r="66675" b="4762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5768451" id="Straight Arrow Connector 17" o:spid="_x0000_s1026" type="#_x0000_t32" style="position:absolute;margin-left:40.5pt;margin-top:223.5pt;width:.75pt;height:15.75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" strokecolor="#4579b8 [3044]">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60BFD4A6" wp14:editId="3A4DC543">
                <wp:simplePos x="0" y="0"/>
                <wp:positionH relativeFrom="margin">
                  <wp:align>left</wp:align>
                </wp:positionH>
                <wp:positionV relativeFrom="paragraph">
                  <wp:posOffset>3067050</wp:posOffset>
                </wp:positionV>
                <wp:extent cx="1343025" cy="609600"/>
                <wp:effectExtent l="0" t="0" r="28575" b="19050"/>
                <wp:wrapNone/>
                <wp:docPr id="14" name="Round Diagonal Corner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3025" cy="609600"/>
                        </a:xfrm>
                        <a:prstGeom prst="round2DiagRect">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Obstruct the fl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FD4A6" id="Round Diagonal Corner Rectangle 14" o:spid="_x0000_s1055" style="position:absolute;margin-left:0;margin-top:241.5pt;width:105.75pt;height:48pt;z-index:251702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coordsize="1343025,609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" adj="-11796480,,5400" path="m101602,l1343025,r,l1343025,507998v,56113,-45489,101602,-101602,101602l,609600r,l,101602c,45489,45489,,101602,xe" fillcolor="white [3201]" strokecolor="#f79646 [3209]" strokeweight="2pt">
                <v:stroke joinstyle="miter"/>
                <v:formulas/>
                <v:path arrowok="t" o:connecttype="custom" o:connectlocs="101602,0;1343025,0;1343025,0;1343025,507998;1241423,609600;0,609600;0,609600;0,101602;101602,0" o:connectangles="0,0,0,0,0,0,0,0,0" textboxrect="0,0,1343025,609600"/>
                <v:textbox>
                  <w:txbxContent>
                    <w:p w:rsidR="00C300AC" w:rsidRDefault="00C300AC" w:rsidP="00C300AC">
                      <w:pPr>
                        <w:jc w:val="center"/>
                      </w:pPr>
                      <w:r>
                        <w:t>Obstruct the flow</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549576D4" wp14:editId="04FC748B">
                <wp:simplePos x="0" y="0"/>
                <wp:positionH relativeFrom="margin">
                  <wp:align>left</wp:align>
                </wp:positionH>
                <wp:positionV relativeFrom="paragraph">
                  <wp:posOffset>2238375</wp:posOffset>
                </wp:positionV>
                <wp:extent cx="1409700" cy="561975"/>
                <wp:effectExtent l="0" t="0" r="19050" b="28575"/>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9700" cy="5619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C300AC" w:rsidRDefault="00C300AC" w:rsidP="00C300AC">
                            <w:pPr>
                              <w:jc w:val="center"/>
                            </w:pPr>
                            <w:r>
                              <w:t>Epidemiolo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9576D4" id="Oval 10" o:spid="_x0000_s1056" style="position:absolute;margin-left:0;margin-top:176.25pt;width:111pt;height:44.25pt;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" fillcolor="white [3201]" strokecolor="#f79646 [3209]" strokeweight="2pt">
                <v:path arrowok="t"/>
                <v:textbox>
                  <w:txbxContent>
                    <w:p w:rsidR="00C300AC" w:rsidRDefault="00C300AC" w:rsidP="00C300AC">
                      <w:pPr>
                        <w:jc w:val="center"/>
                      </w:pPr>
                      <w:r>
                        <w:t>Epidemiology</w:t>
                      </w:r>
                    </w:p>
                  </w:txbxContent>
                </v:textbox>
                <w10:wrap anchorx="margin"/>
              </v:oval>
            </w:pict>
          </mc:Fallback>
        </mc:AlternateContent>
      </w:r>
    </w:p>
    <w:p w:rsidR="00885646" w:rsidRDefault="00885646" w:rsidP="00C300AC">
      <w:pPr>
        <w:spacing w:after="0" w:line="480" w:lineRule="auto"/>
        <w:rPr>
          <w:rFonts w:ascii="Times New Roman" w:hAnsi="Times New Roman" w:cs="Times New Roman"/>
          <w:sz w:val="24"/>
          <w:szCs w:val="24"/>
        </w:rPr>
      </w:pPr>
    </w:p>
    <w:p w:rsidR="00C300AC" w:rsidRDefault="00C300AC" w:rsidP="00550EFD">
      <w:pPr>
        <w:spacing w:after="0" w:line="480" w:lineRule="auto"/>
        <w:jc w:val="center"/>
        <w:rPr>
          <w:rFonts w:ascii="Times New Roman" w:hAnsi="Times New Roman" w:cs="Times New Roman"/>
          <w:b/>
          <w:sz w:val="24"/>
          <w:szCs w:val="24"/>
        </w:rPr>
      </w:pPr>
    </w:p>
    <w:p w:rsidR="00C300AC" w:rsidRDefault="00C300AC" w:rsidP="00550EFD">
      <w:pPr>
        <w:spacing w:after="0" w:line="480" w:lineRule="auto"/>
        <w:jc w:val="center"/>
        <w:rPr>
          <w:rFonts w:ascii="Times New Roman" w:hAnsi="Times New Roman" w:cs="Times New Roman"/>
          <w:b/>
          <w:sz w:val="24"/>
          <w:szCs w:val="24"/>
        </w:rPr>
      </w:pPr>
    </w:p>
    <w:p w:rsidR="0008177B" w:rsidRPr="00267851" w:rsidRDefault="00267851"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C300AC" w:rsidRPr="00C300AC" w:rsidRDefault="00C300AC" w:rsidP="00C300AC">
      <w:pPr>
        <w:spacing w:after="0" w:line="480" w:lineRule="auto"/>
        <w:ind w:left="720" w:hanging="720"/>
        <w:rPr>
          <w:rFonts w:ascii="Times New Roman" w:hAnsi="Times New Roman" w:cs="Times New Roman"/>
          <w:sz w:val="24"/>
          <w:szCs w:val="24"/>
        </w:rPr>
      </w:pPr>
      <w:r w:rsidRPr="00C300AC">
        <w:rPr>
          <w:rFonts w:ascii="Times New Roman" w:hAnsi="Times New Roman" w:cs="Times New Roman"/>
          <w:sz w:val="24"/>
          <w:szCs w:val="24"/>
        </w:rPr>
        <w:fldChar w:fldCharType="begin"/>
      </w:r>
      <w:r w:rsidRPr="00C300AC">
        <w:rPr>
          <w:rFonts w:ascii="Times New Roman" w:hAnsi="Times New Roman" w:cs="Times New Roman"/>
          <w:sz w:val="24"/>
          <w:szCs w:val="24"/>
        </w:rPr>
        <w:instrText xml:space="preserve"> ADDIN ZOTERO_BIBL {"uncited":[],"omitted":[],"custom":[]} CSL_BIBLIOGRAPHY </w:instrText>
      </w:r>
      <w:r w:rsidRPr="00C300AC">
        <w:rPr>
          <w:rFonts w:ascii="Times New Roman" w:hAnsi="Times New Roman" w:cs="Times New Roman"/>
          <w:sz w:val="24"/>
          <w:szCs w:val="24"/>
        </w:rPr>
        <w:fldChar w:fldCharType="separate"/>
      </w:r>
      <w:r w:rsidRPr="00C300AC">
        <w:rPr>
          <w:rFonts w:ascii="Times New Roman" w:hAnsi="Times New Roman" w:cs="Times New Roman"/>
          <w:sz w:val="24"/>
          <w:szCs w:val="24"/>
        </w:rPr>
        <w:t xml:space="preserve">Eberhardt Robert T., &amp; Raffetto Joseph D. (2014). Chronic Venous Insufficiency. </w:t>
      </w:r>
      <w:r w:rsidRPr="00C300AC">
        <w:rPr>
          <w:rFonts w:ascii="Times New Roman" w:hAnsi="Times New Roman" w:cs="Times New Roman"/>
          <w:i/>
          <w:iCs/>
          <w:sz w:val="24"/>
          <w:szCs w:val="24"/>
        </w:rPr>
        <w:t>Circulation</w:t>
      </w:r>
      <w:r w:rsidRPr="00C300AC">
        <w:rPr>
          <w:rFonts w:ascii="Times New Roman" w:hAnsi="Times New Roman" w:cs="Times New Roman"/>
          <w:sz w:val="24"/>
          <w:szCs w:val="24"/>
        </w:rPr>
        <w:t xml:space="preserve">, </w:t>
      </w:r>
      <w:r w:rsidRPr="00C300AC">
        <w:rPr>
          <w:rFonts w:ascii="Times New Roman" w:hAnsi="Times New Roman" w:cs="Times New Roman"/>
          <w:i/>
          <w:iCs/>
          <w:sz w:val="24"/>
          <w:szCs w:val="24"/>
        </w:rPr>
        <w:t>130</w:t>
      </w:r>
      <w:r w:rsidRPr="00C300AC">
        <w:rPr>
          <w:rFonts w:ascii="Times New Roman" w:hAnsi="Times New Roman" w:cs="Times New Roman"/>
          <w:sz w:val="24"/>
          <w:szCs w:val="24"/>
        </w:rPr>
        <w:t>(4), 333–346. https://doi.org/10.1161/CIRCULATIONAHA.113.006898</w:t>
      </w:r>
    </w:p>
    <w:p w:rsidR="00C300AC" w:rsidRPr="00C300AC" w:rsidRDefault="00C300AC" w:rsidP="00C300AC">
      <w:pPr>
        <w:spacing w:after="0" w:line="480" w:lineRule="auto"/>
        <w:ind w:left="720" w:hanging="720"/>
        <w:rPr>
          <w:rFonts w:ascii="Times New Roman" w:hAnsi="Times New Roman" w:cs="Times New Roman"/>
          <w:sz w:val="24"/>
          <w:szCs w:val="24"/>
        </w:rPr>
      </w:pPr>
      <w:r w:rsidRPr="00C300AC">
        <w:rPr>
          <w:rFonts w:ascii="Times New Roman" w:hAnsi="Times New Roman" w:cs="Times New Roman"/>
          <w:sz w:val="24"/>
          <w:szCs w:val="24"/>
        </w:rPr>
        <w:t xml:space="preserve">Min, S.-K., Kim, Y. H., Joh, J. H., Kang, J. M., Park, U. J., Kim, H.-K., … Park, K. H. (2016). Diagnosis and Treatment of Lower Extremity Deep Vein Thrombosis: Korean Practice Guidelines. </w:t>
      </w:r>
      <w:r w:rsidRPr="00C300AC">
        <w:rPr>
          <w:rFonts w:ascii="Times New Roman" w:hAnsi="Times New Roman" w:cs="Times New Roman"/>
          <w:i/>
          <w:iCs/>
          <w:sz w:val="24"/>
          <w:szCs w:val="24"/>
        </w:rPr>
        <w:t>Vascular Specialist International</w:t>
      </w:r>
      <w:r w:rsidRPr="00C300AC">
        <w:rPr>
          <w:rFonts w:ascii="Times New Roman" w:hAnsi="Times New Roman" w:cs="Times New Roman"/>
          <w:sz w:val="24"/>
          <w:szCs w:val="24"/>
        </w:rPr>
        <w:t xml:space="preserve">, </w:t>
      </w:r>
      <w:r w:rsidRPr="00C300AC">
        <w:rPr>
          <w:rFonts w:ascii="Times New Roman" w:hAnsi="Times New Roman" w:cs="Times New Roman"/>
          <w:i/>
          <w:iCs/>
          <w:sz w:val="24"/>
          <w:szCs w:val="24"/>
        </w:rPr>
        <w:t>32</w:t>
      </w:r>
      <w:r w:rsidRPr="00C300AC">
        <w:rPr>
          <w:rFonts w:ascii="Times New Roman" w:hAnsi="Times New Roman" w:cs="Times New Roman"/>
          <w:sz w:val="24"/>
          <w:szCs w:val="24"/>
        </w:rPr>
        <w:t>(3), 77–104. https://doi.org/10.5758/vsi.2016.32.3.77</w:t>
      </w:r>
    </w:p>
    <w:p w:rsidR="00C300AC" w:rsidRPr="00C300AC" w:rsidRDefault="00C300AC" w:rsidP="00C300AC">
      <w:pPr>
        <w:spacing w:after="0" w:line="480" w:lineRule="auto"/>
        <w:ind w:left="720" w:hanging="720"/>
        <w:rPr>
          <w:rFonts w:ascii="Times New Roman" w:hAnsi="Times New Roman" w:cs="Times New Roman"/>
          <w:sz w:val="24"/>
          <w:szCs w:val="24"/>
        </w:rPr>
      </w:pPr>
      <w:r w:rsidRPr="00C300AC">
        <w:rPr>
          <w:rFonts w:ascii="Times New Roman" w:hAnsi="Times New Roman" w:cs="Times New Roman"/>
          <w:sz w:val="24"/>
          <w:szCs w:val="24"/>
        </w:rPr>
        <w:t xml:space="preserve">Patel, S. K., &amp; Surowiec, S. M. (2019). Venous Insufficiency. In </w:t>
      </w:r>
      <w:r w:rsidRPr="00C300AC">
        <w:rPr>
          <w:rFonts w:ascii="Times New Roman" w:hAnsi="Times New Roman" w:cs="Times New Roman"/>
          <w:i/>
          <w:iCs/>
          <w:sz w:val="24"/>
          <w:szCs w:val="24"/>
        </w:rPr>
        <w:t>StatPearls</w:t>
      </w:r>
      <w:r w:rsidRPr="00C300AC">
        <w:rPr>
          <w:rFonts w:ascii="Times New Roman" w:hAnsi="Times New Roman" w:cs="Times New Roman"/>
          <w:sz w:val="24"/>
          <w:szCs w:val="24"/>
        </w:rPr>
        <w:t>. Retrieved from http://www.ncbi.nlm.nih.gov/books/NBK430975/</w:t>
      </w:r>
    </w:p>
    <w:p w:rsidR="00C300AC" w:rsidRPr="00C300AC" w:rsidRDefault="00C300AC" w:rsidP="00C300AC">
      <w:pPr>
        <w:spacing w:after="0" w:line="480" w:lineRule="auto"/>
        <w:ind w:left="720" w:hanging="720"/>
        <w:rPr>
          <w:rFonts w:ascii="Times New Roman" w:hAnsi="Times New Roman" w:cs="Times New Roman"/>
          <w:sz w:val="24"/>
          <w:szCs w:val="24"/>
        </w:rPr>
      </w:pPr>
      <w:r w:rsidRPr="00C300AC">
        <w:rPr>
          <w:rFonts w:ascii="Times New Roman" w:hAnsi="Times New Roman" w:cs="Times New Roman"/>
          <w:sz w:val="24"/>
          <w:szCs w:val="24"/>
        </w:rPr>
        <w:t xml:space="preserve">Quist-Paulsen, P., Naess, I. A., Cannegieter, S. C., Romundstad, P. R., Christiansen, S. C., Rosendaal, F. R., &amp; Hammerstrøm, J. (2010). Arterial cardiovascular risk factors and venous thrombosis: Results from a population-based, prospective study (the HUNT 2). </w:t>
      </w:r>
      <w:r w:rsidRPr="00C300AC">
        <w:rPr>
          <w:rFonts w:ascii="Times New Roman" w:hAnsi="Times New Roman" w:cs="Times New Roman"/>
          <w:i/>
          <w:iCs/>
          <w:sz w:val="24"/>
          <w:szCs w:val="24"/>
        </w:rPr>
        <w:t>Haematologica</w:t>
      </w:r>
      <w:r w:rsidRPr="00C300AC">
        <w:rPr>
          <w:rFonts w:ascii="Times New Roman" w:hAnsi="Times New Roman" w:cs="Times New Roman"/>
          <w:sz w:val="24"/>
          <w:szCs w:val="24"/>
        </w:rPr>
        <w:t xml:space="preserve">, </w:t>
      </w:r>
      <w:r w:rsidRPr="00C300AC">
        <w:rPr>
          <w:rFonts w:ascii="Times New Roman" w:hAnsi="Times New Roman" w:cs="Times New Roman"/>
          <w:i/>
          <w:iCs/>
          <w:sz w:val="24"/>
          <w:szCs w:val="24"/>
        </w:rPr>
        <w:t>95</w:t>
      </w:r>
      <w:r w:rsidRPr="00C300AC">
        <w:rPr>
          <w:rFonts w:ascii="Times New Roman" w:hAnsi="Times New Roman" w:cs="Times New Roman"/>
          <w:sz w:val="24"/>
          <w:szCs w:val="24"/>
        </w:rPr>
        <w:t>(1), 119–125. https://doi.org/10.3324/haematol.2009.011866</w:t>
      </w:r>
    </w:p>
    <w:p w:rsidR="00C300AC" w:rsidRPr="00C300AC" w:rsidRDefault="00C300AC" w:rsidP="00C300AC">
      <w:pPr>
        <w:spacing w:after="0" w:line="480" w:lineRule="auto"/>
        <w:ind w:left="720" w:hanging="720"/>
        <w:rPr>
          <w:rFonts w:ascii="Times New Roman" w:hAnsi="Times New Roman" w:cs="Times New Roman"/>
          <w:sz w:val="24"/>
          <w:szCs w:val="24"/>
        </w:rPr>
      </w:pPr>
      <w:r w:rsidRPr="00C300AC">
        <w:rPr>
          <w:rFonts w:ascii="Times New Roman" w:hAnsi="Times New Roman" w:cs="Times New Roman"/>
          <w:sz w:val="24"/>
          <w:szCs w:val="24"/>
        </w:rPr>
        <w:fldChar w:fldCharType="end"/>
      </w:r>
    </w:p>
    <w:p w:rsidR="00C74D28" w:rsidRPr="0008177B" w:rsidRDefault="00C74D28" w:rsidP="00550EFD">
      <w:pPr>
        <w:spacing w:after="0" w:line="480" w:lineRule="auto"/>
        <w:ind w:left="720" w:hanging="720"/>
        <w:rPr>
          <w:rFonts w:ascii="Times New Roman" w:hAnsi="Times New Roman" w:cs="Times New Roman"/>
          <w:sz w:val="24"/>
          <w:szCs w:val="24"/>
        </w:rPr>
      </w:pPr>
    </w:p>
    <w:sectPr w:rsidR="00C74D28"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7718" w:rsidRDefault="005F7718" w:rsidP="00267851">
      <w:pPr>
        <w:spacing w:after="0" w:line="240" w:lineRule="auto"/>
      </w:pPr>
      <w:r>
        <w:separator/>
      </w:r>
    </w:p>
  </w:endnote>
  <w:endnote w:type="continuationSeparator" w:id="0">
    <w:p w:rsidR="005F7718" w:rsidRDefault="005F7718"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7718" w:rsidRDefault="005F7718" w:rsidP="00267851">
      <w:pPr>
        <w:spacing w:after="0" w:line="240" w:lineRule="auto"/>
      </w:pPr>
      <w:r>
        <w:separator/>
      </w:r>
    </w:p>
  </w:footnote>
  <w:footnote w:type="continuationSeparator" w:id="0">
    <w:p w:rsidR="005F7718" w:rsidRDefault="005F7718"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00885646" w:rsidRPr="00885646">
      <w:rPr>
        <w:rFonts w:ascii="Times New Roman" w:hAnsi="Times New Roman" w:cs="Times New Roman"/>
        <w:sz w:val="24"/>
        <w:szCs w:val="24"/>
      </w:rPr>
      <w:t xml:space="preserve"> PATHOPHYSIOLOGY</w:t>
    </w:r>
    <w:r w:rsidR="00885646"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734AA">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885646" w:rsidP="001A02CC">
    <w:pPr>
      <w:pStyle w:val="Header"/>
      <w:tabs>
        <w:tab w:val="clear" w:pos="4680"/>
        <w:tab w:val="left" w:pos="7817"/>
        <w:tab w:val="center" w:pos="9360"/>
      </w:tabs>
      <w:rPr>
        <w:rFonts w:ascii="Times New Roman" w:hAnsi="Times New Roman" w:cs="Times New Roman"/>
        <w:sz w:val="24"/>
        <w:szCs w:val="24"/>
      </w:rPr>
    </w:pPr>
    <w:r w:rsidRPr="00885646">
      <w:rPr>
        <w:rFonts w:ascii="Times New Roman" w:hAnsi="Times New Roman" w:cs="Times New Roman"/>
        <w:sz w:val="24"/>
        <w:szCs w:val="24"/>
      </w:rPr>
      <w:t>PATHOPHYSIOLOGY</w:t>
    </w:r>
    <w:r w:rsidR="00A106AF" w:rsidRPr="001A02CC">
      <w:rPr>
        <w:rFonts w:ascii="Times New Roman" w:hAnsi="Times New Roman" w:cs="Times New Roman"/>
        <w:sz w:val="24"/>
        <w:szCs w:val="24"/>
      </w:rPr>
      <w:t xml:space="preserve"> </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734AA">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0122A3"/>
    <w:multiLevelType w:val="hybridMultilevel"/>
    <w:tmpl w:val="9D2C2D0C"/>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A605E8"/>
    <w:multiLevelType w:val="hybridMultilevel"/>
    <w:tmpl w:val="1D70C3FC"/>
    <w:lvl w:ilvl="0" w:tplc="175C9262">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C65B7E"/>
    <w:multiLevelType w:val="hybridMultilevel"/>
    <w:tmpl w:val="8D881236"/>
    <w:lvl w:ilvl="0" w:tplc="04090015">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2B6F4F"/>
    <w:multiLevelType w:val="hybridMultilevel"/>
    <w:tmpl w:val="D3585E8A"/>
    <w:lvl w:ilvl="0" w:tplc="2DAC8668">
      <w:start w:val="1"/>
      <w:numFmt w:val="upp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1F30"/>
    <w:rsid w:val="00056D1B"/>
    <w:rsid w:val="0008177B"/>
    <w:rsid w:val="00130A33"/>
    <w:rsid w:val="00141074"/>
    <w:rsid w:val="00187C02"/>
    <w:rsid w:val="001A02CC"/>
    <w:rsid w:val="00267851"/>
    <w:rsid w:val="002777E7"/>
    <w:rsid w:val="002D4968"/>
    <w:rsid w:val="0034125C"/>
    <w:rsid w:val="00365885"/>
    <w:rsid w:val="00445F5D"/>
    <w:rsid w:val="00471063"/>
    <w:rsid w:val="004A07E8"/>
    <w:rsid w:val="004D6074"/>
    <w:rsid w:val="004F4220"/>
    <w:rsid w:val="00550EFD"/>
    <w:rsid w:val="005C20F1"/>
    <w:rsid w:val="005F7718"/>
    <w:rsid w:val="0079751A"/>
    <w:rsid w:val="00877CA7"/>
    <w:rsid w:val="00885646"/>
    <w:rsid w:val="00A106AF"/>
    <w:rsid w:val="00A4374D"/>
    <w:rsid w:val="00B405F9"/>
    <w:rsid w:val="00B73412"/>
    <w:rsid w:val="00C300AC"/>
    <w:rsid w:val="00C5356B"/>
    <w:rsid w:val="00C74D28"/>
    <w:rsid w:val="00C75C92"/>
    <w:rsid w:val="00CA2688"/>
    <w:rsid w:val="00CF0A51"/>
    <w:rsid w:val="00D5076D"/>
    <w:rsid w:val="00D95087"/>
    <w:rsid w:val="00E734AA"/>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2B58E7B-BC66-4066-A043-E45578B9D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C300AC"/>
    <w:pPr>
      <w:spacing w:after="160" w:line="259" w:lineRule="auto"/>
      <w:ind w:left="720"/>
      <w:contextualSpacing/>
    </w:pPr>
    <w:rPr>
      <w:rFonts w:eastAsiaTheme="minorHAnsi"/>
    </w:rPr>
  </w:style>
  <w:style w:type="paragraph" w:styleId="Bibliography">
    <w:name w:val="Bibliography"/>
    <w:basedOn w:val="Normal"/>
    <w:next w:val="Normal"/>
    <w:uiPriority w:val="37"/>
    <w:semiHidden/>
    <w:unhideWhenUsed/>
    <w:rsid w:val="00C30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TotalTime>
  <Pages>6</Pages>
  <Words>2093</Words>
  <Characters>11935</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NZ</dc:creator>
  <cp:keywords/>
  <dc:description/>
  <cp:lastModifiedBy>SH.NZ</cp:lastModifiedBy>
  <cp:revision>8</cp:revision>
  <dcterms:created xsi:type="dcterms:W3CDTF">2019-06-20T03:14:00Z</dcterms:created>
  <dcterms:modified xsi:type="dcterms:W3CDTF">2019-06-20T04:34:00Z</dcterms:modified>
</cp:coreProperties>
</file>